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F9297" w14:textId="6170AFC2" w:rsidR="0001285C" w:rsidRDefault="0001285C" w:rsidP="00EA0B8F">
      <w:pPr>
        <w:pStyle w:val="berschrift1"/>
      </w:pPr>
      <w:r>
        <w:t>Introduction</w:t>
      </w:r>
    </w:p>
    <w:p w14:paraId="2C6CB536" w14:textId="5D3B22C6" w:rsidR="0001285C" w:rsidRPr="00A37965" w:rsidRDefault="0001285C" w:rsidP="00A37965">
      <w:proofErr w:type="spellStart"/>
      <w:r w:rsidRPr="00A37965">
        <w:t>Bla</w:t>
      </w:r>
      <w:proofErr w:type="spellEnd"/>
    </w:p>
    <w:p w14:paraId="17C3CB48" w14:textId="28ABF1E1" w:rsidR="0001285C" w:rsidRDefault="0001285C" w:rsidP="00EA0B8F">
      <w:pPr>
        <w:pStyle w:val="berschrift2"/>
      </w:pPr>
      <w:r>
        <w:t>Literature</w:t>
      </w:r>
    </w:p>
    <w:p w14:paraId="5777995E" w14:textId="102A6BAB" w:rsidR="0001285C" w:rsidRDefault="002828A2" w:rsidP="00A37965">
      <w:r>
        <w:t xml:space="preserve">Previous studies have used statistical modeling and machine learning methods to estimate fire susceptibility for various areas and time periods at both a local and a regional scale. Logistic regression has been a popular method to model wildfire ignition, as it is suited to binary variables and estimates a probabilistic output, which can be interpreted as the estimated risk value associated with a given sample </w:t>
      </w:r>
      <w:r>
        <w:fldChar w:fldCharType="begin"/>
      </w:r>
      <w:r>
        <w:instrText xml:space="preserve"> ADDIN ZOTERO_ITEM CSL_CITATION {"citationID":"GKJuKLxv","properties":{"formattedCitation":"(Cao et al., 2017; Catry et al., 2009; Mart\\uc0\\u237{}nez et al., 2009; Rodrigues &amp; de la Riva, 2014; Syphard et al., 2008)","plainCitation":"(Cao et al., 2017; Catry et al., 2009; Martínez et al., 2009; Rodrigues &amp; de la Riva, 2014; Syphard et al., 2008)","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sidRPr="002828A2">
        <w:rPr>
          <w:color w:val="000000"/>
        </w:rPr>
        <w:t>(Cao et al., 2017; Catry et al., 2009; Martínez et al., 2009; Rodrigues &amp; de la Riva, 2014; Syphard et al., 2008)</w:t>
      </w:r>
      <w:r>
        <w:fldChar w:fldCharType="end"/>
      </w:r>
      <w:r w:rsidR="00D425EB">
        <w:t>. Non-parametric machine learning algorithms such as tree-based random forest and boosted trees have seen a rise in popularity and are often being compared to baseline predictions based on regression models</w:t>
      </w:r>
      <w:r w:rsidR="000F3A2A">
        <w:t xml:space="preserve"> </w:t>
      </w:r>
      <w:r w:rsidR="000F3A2A">
        <w:fldChar w:fldCharType="begin"/>
      </w:r>
      <w:r w:rsidR="000F3A2A">
        <w:instrText xml:space="preserve"> ADDIN ZOTERO_ITEM CSL_CITATION {"citationID":"JJzVfpBC","properties":{"formattedCitation":"(Cao et al., 2017; Oliveira et al., 2012; Rodrigues &amp; de la Riva, 2014)","plainCitation":"(Cao et al., 2017; Oliveira et al., 2012; Rodrigues &amp; de la Riva, 2014)","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0F3A2A">
        <w:fldChar w:fldCharType="separate"/>
      </w:r>
      <w:r w:rsidR="000F3A2A">
        <w:rPr>
          <w:noProof/>
        </w:rPr>
        <w:t>(Cao et al., 2017; Oliveira et al., 2012; Rodrigues &amp; de la Riva, 2014)</w:t>
      </w:r>
      <w:r w:rsidR="000F3A2A">
        <w:fldChar w:fldCharType="end"/>
      </w:r>
      <w:r w:rsidR="000F3A2A">
        <w:t xml:space="preserve">. </w:t>
      </w:r>
    </w:p>
    <w:p w14:paraId="46713718" w14:textId="19388457" w:rsidR="00176651" w:rsidRDefault="00DD18F7" w:rsidP="00A37965">
      <w:r>
        <w:t xml:space="preserve">Oliveira and co-authors have applied both </w:t>
      </w:r>
      <w:r w:rsidR="007130DA">
        <w:t>linear</w:t>
      </w:r>
      <w:r>
        <w:t xml:space="preserve"> regression and Random Forest </w:t>
      </w:r>
      <w:r w:rsidR="007130DA">
        <w:t xml:space="preserve">(based on regression trees) </w:t>
      </w:r>
      <w:r>
        <w:t xml:space="preserve">at a very large regional scale to model fire density </w:t>
      </w:r>
      <w:r w:rsidR="007130DA">
        <w:t xml:space="preserve">in Mediterranean Europe </w:t>
      </w:r>
      <w:r w:rsidR="007130DA">
        <w:fldChar w:fldCharType="begin"/>
      </w:r>
      <w:r w:rsidR="007130DA">
        <w:instrText xml:space="preserve"> ADDIN ZOTERO_ITEM CSL_CITATION {"citationID":"FWSHvIJd","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7130DA">
        <w:fldChar w:fldCharType="separate"/>
      </w:r>
      <w:r w:rsidR="007130DA">
        <w:rPr>
          <w:noProof/>
        </w:rPr>
        <w:t>(Oliveira et al., 2012)</w:t>
      </w:r>
      <w:r w:rsidR="007130DA">
        <w:fldChar w:fldCharType="end"/>
      </w:r>
      <w:r w:rsidR="007130DA">
        <w:t xml:space="preserve">. In their study they aim to </w:t>
      </w:r>
      <w:r>
        <w:t>predict the likelihood of fire occurrence for spatial units at a 1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resolution. </w:t>
      </w:r>
      <w:r w:rsidR="007130DA">
        <w:t xml:space="preserve">They use a mixture of environmental and human-centric variables, </w:t>
      </w:r>
      <w:r w:rsidR="00AD24AF">
        <w:t>concluding</w:t>
      </w:r>
      <w:r w:rsidR="007130DA">
        <w:t xml:space="preserve"> that Random Forest outperforms </w:t>
      </w:r>
      <w:r w:rsidR="00AD24AF">
        <w:t xml:space="preserve">their regression model. They list precipitation, soil moisture, unemployment rate and density of roads as their most important predictors </w:t>
      </w:r>
      <w:r w:rsidR="00AD24AF">
        <w:fldChar w:fldCharType="begin"/>
      </w:r>
      <w:r w:rsidR="00AD24AF">
        <w:instrText xml:space="preserve"> ADDIN ZOTERO_ITEM CSL_CITATION {"citationID":"Fjt1MGHU","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D24AF">
        <w:fldChar w:fldCharType="separate"/>
      </w:r>
      <w:r w:rsidR="00AD24AF">
        <w:rPr>
          <w:noProof/>
        </w:rPr>
        <w:t>(Oliveira et al., 2012)</w:t>
      </w:r>
      <w:r w:rsidR="00AD24AF">
        <w:fldChar w:fldCharType="end"/>
      </w:r>
      <w:r w:rsidR="00AD24AF">
        <w:t xml:space="preserve">. </w:t>
      </w:r>
    </w:p>
    <w:p w14:paraId="2839C012" w14:textId="4EDE097B" w:rsidR="00AD24AF" w:rsidRDefault="00AD24AF" w:rsidP="00A37965">
      <w:r>
        <w:t xml:space="preserve">Cao and co-authors compare multiple methods of predictive modeling to predict wildfire ignition susceptibility in the South Chinese province of Yunnan </w:t>
      </w:r>
      <w:r>
        <w:fldChar w:fldCharType="begin"/>
      </w:r>
      <w:r>
        <w:instrText xml:space="preserve"> ADDIN ZOTERO_ITEM CSL_CITATION {"citationID":"VWlD2iRH","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fldChar w:fldCharType="separate"/>
      </w:r>
      <w:r>
        <w:rPr>
          <w:noProof/>
        </w:rPr>
        <w:t>(Cao et al., 2017)</w:t>
      </w:r>
      <w:r>
        <w:fldChar w:fldCharType="end"/>
      </w:r>
      <w:r>
        <w:t xml:space="preserve">. Unlike Oliveira and </w:t>
      </w:r>
      <w:r w:rsidR="00F30157">
        <w:t>co-authors,</w:t>
      </w:r>
      <w:r>
        <w:t xml:space="preserve"> they disregard anthropological factors including only topological, meteorological and vegetational predictor variables at a much smaller scale of a single Chinese province. </w:t>
      </w:r>
      <w:r w:rsidR="00EE062B">
        <w:t xml:space="preserve">They apply generalized linear models (both logit and </w:t>
      </w:r>
      <w:proofErr w:type="spellStart"/>
      <w:r w:rsidR="00EE062B">
        <w:t>probit</w:t>
      </w:r>
      <w:proofErr w:type="spellEnd"/>
      <w:r w:rsidR="00EE062B">
        <w:t xml:space="preserve">), as well as Random Forest and Artificial Neural Networks to predict a binary wildfire ignition target variable. For model evaluation </w:t>
      </w:r>
      <w:r w:rsidR="00EE062B">
        <w:lastRenderedPageBreak/>
        <w:t xml:space="preserve">the employ a cost-sensitive misclassification metric, concluding that </w:t>
      </w:r>
      <w:r w:rsidR="00F30157">
        <w:t xml:space="preserve">Random Forest performed the best in predicting the binary ignition target. Cao and co-authors stress the importance of data preparation </w:t>
      </w:r>
      <w:r w:rsidR="00DF322F">
        <w:t xml:space="preserve">and sampling methods </w:t>
      </w:r>
      <w:r w:rsidR="00F30157">
        <w:t xml:space="preserve">to resolve issues of class imbalance, due to the overwhelmingly large number of non-ignition samples </w:t>
      </w:r>
      <w:r w:rsidR="00F30157">
        <w:fldChar w:fldCharType="begin"/>
      </w:r>
      <w:r w:rsidR="00F30157">
        <w:instrText xml:space="preserve"> ADDIN ZOTERO_ITEM CSL_CITATION {"citationID":"ZDNNewWn","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30157">
        <w:fldChar w:fldCharType="separate"/>
      </w:r>
      <w:r w:rsidR="00F30157">
        <w:rPr>
          <w:noProof/>
        </w:rPr>
        <w:t>(Cao et al., 2017)</w:t>
      </w:r>
      <w:r w:rsidR="00F30157">
        <w:fldChar w:fldCharType="end"/>
      </w:r>
      <w:r w:rsidR="00F30157">
        <w:t xml:space="preserve">. </w:t>
      </w:r>
    </w:p>
    <w:p w14:paraId="5F8F886B" w14:textId="77777777" w:rsidR="00427076" w:rsidRDefault="00E46E97" w:rsidP="00A37965">
      <w:r>
        <w:t xml:space="preserve">The Iberian peninsula has been the area of investigation for a multitude of studies, presumably due to being among the areas with the highest concentration of wildfires in Europe </w:t>
      </w:r>
      <w:r>
        <w:fldChar w:fldCharType="begin"/>
      </w:r>
      <w:r>
        <w:instrText xml:space="preserve"> ADDIN ZOTERO_ITEM CSL_CITATION {"citationID":"mgyuIv4c","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Pr>
          <w:noProof/>
        </w:rPr>
        <w:t>(Oliveira et al., 2012)</w:t>
      </w:r>
      <w:r>
        <w:fldChar w:fldCharType="end"/>
      </w:r>
      <w:r>
        <w:t xml:space="preserve">. </w:t>
      </w:r>
      <w:r w:rsidR="005E4178">
        <w:t xml:space="preserve">Martínez and co-authors went for the opposite approach of Cao and co-authors by explicitly investigating only human-caused wildfire ignitions in Spain </w:t>
      </w:r>
      <w:r w:rsidR="005E4178">
        <w:fldChar w:fldCharType="begin"/>
      </w:r>
      <w:r w:rsidR="005E4178">
        <w:instrText xml:space="preserve"> ADDIN ZOTERO_ITEM CSL_CITATION {"citationID":"7DxPGwVZ","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5E4178">
        <w:fldChar w:fldCharType="separate"/>
      </w:r>
      <w:r w:rsidR="005E4178" w:rsidRPr="005E4178">
        <w:rPr>
          <w:color w:val="000000"/>
        </w:rPr>
        <w:t>(Martínez et al., 2009)</w:t>
      </w:r>
      <w:r w:rsidR="005E4178">
        <w:fldChar w:fldCharType="end"/>
      </w:r>
      <w:r w:rsidR="00E77C42">
        <w:t xml:space="preserve">. </w:t>
      </w:r>
      <w:r w:rsidR="00214BEE">
        <w:t>Their models are based exclusively on anthropological predictors, ignoring any topological, climatic or vegetational factors</w:t>
      </w:r>
      <w:r w:rsidR="00963B2F">
        <w:t xml:space="preserve">, </w:t>
      </w:r>
      <w:proofErr w:type="gramStart"/>
      <w:r w:rsidR="00963B2F">
        <w:t>in order to</w:t>
      </w:r>
      <w:proofErr w:type="gramEnd"/>
      <w:r w:rsidR="00963B2F">
        <w:t xml:space="preserve"> investigate human-centered factors of wildfire occurrences. They apply logistic regression to estimate their binary target variable (low risk / high risk), finding a high correlation (Spearman correlation of 0.71) between their risk estimates and the official ignition danger index that is used by the Spanish forest service. They find that </w:t>
      </w:r>
      <w:r w:rsidR="00963B2F" w:rsidRPr="00963B2F">
        <w:t>agricultural landscape pattern</w:t>
      </w:r>
      <w:r w:rsidR="00963B2F">
        <w:t>s</w:t>
      </w:r>
      <w:r w:rsidR="00963B2F" w:rsidRPr="00963B2F">
        <w:t xml:space="preserve">, and </w:t>
      </w:r>
      <w:r w:rsidR="00963B2F">
        <w:t xml:space="preserve">rural </w:t>
      </w:r>
      <w:r w:rsidR="00963B2F" w:rsidRPr="00963B2F">
        <w:t>development processes</w:t>
      </w:r>
      <w:r w:rsidR="00963B2F">
        <w:t xml:space="preserve"> are the most important predictors for human-caused wildfire ignitions in Spain </w:t>
      </w:r>
      <w:r w:rsidR="00963B2F">
        <w:fldChar w:fldCharType="begin"/>
      </w:r>
      <w:r w:rsidR="00963B2F">
        <w:instrText xml:space="preserve"> ADDIN ZOTERO_ITEM CSL_CITATION {"citationID":"DiHyb3fD","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963B2F">
        <w:fldChar w:fldCharType="separate"/>
      </w:r>
      <w:r w:rsidR="00963B2F" w:rsidRPr="00963B2F">
        <w:rPr>
          <w:color w:val="000000"/>
        </w:rPr>
        <w:t>(Martínez et al., 2009)</w:t>
      </w:r>
      <w:r w:rsidR="00963B2F">
        <w:fldChar w:fldCharType="end"/>
      </w:r>
      <w:r w:rsidR="00156846">
        <w:t xml:space="preserve">. </w:t>
      </w:r>
    </w:p>
    <w:p w14:paraId="2BD99F90" w14:textId="5FE05430" w:rsidR="00F30157" w:rsidRDefault="00E2735B" w:rsidP="00A37965">
      <w:r>
        <w:t xml:space="preserve">A more recent study conducted by Rodrigues and de la Riva in 2014 expands on the work done by Martínez and co-authors by </w:t>
      </w:r>
      <w:r w:rsidR="006E38B2">
        <w:t xml:space="preserve">not only modeling human-caused wildfire ignitions in Span with logistic regression, but also Random Forest, boosted trees and Support Vector Machine </w:t>
      </w:r>
      <w:r w:rsidR="006E38B2">
        <w:fldChar w:fldCharType="begin"/>
      </w:r>
      <w:r w:rsidR="006E38B2">
        <w:instrText xml:space="preserve"> ADDIN ZOTERO_ITEM CSL_CITATION {"citationID":"ldKA5U0F","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6E38B2">
        <w:fldChar w:fldCharType="separate"/>
      </w:r>
      <w:r w:rsidR="006E38B2">
        <w:rPr>
          <w:noProof/>
        </w:rPr>
        <w:t>(Rodrigues &amp; de la Riva, 2014)</w:t>
      </w:r>
      <w:r w:rsidR="006E38B2">
        <w:fldChar w:fldCharType="end"/>
      </w:r>
      <w:r w:rsidR="006E38B2">
        <w:t xml:space="preserve">. In a similar setup to Martínez and co-authors they only include human-centered predictor variables in their training data. They find that logistic regression is outperformed by all other estimated models in terms of ROC-AUC (see section 3.4 for a discussion of various evaluation metrics in classification tasks). </w:t>
      </w:r>
      <w:r w:rsidR="00B02AB4">
        <w:t xml:space="preserve">Due to their data preparation strategy resulting in a training set with balanced target classes (low occurrence / high occurrence) ROC-AUC is a legitimate metric for model evaluation. They conclude their analysis by recommending tree-based algorithms such as Random Forest </w:t>
      </w:r>
      <w:r w:rsidR="00B02AB4">
        <w:lastRenderedPageBreak/>
        <w:t xml:space="preserve">and boosted trees for modeling wildfire ignition occurrences, while calling SVM less adequate due to the time-consuming optimization process and comparably worse predictive power </w:t>
      </w:r>
      <w:r w:rsidR="00B02AB4">
        <w:fldChar w:fldCharType="begin"/>
      </w:r>
      <w:r w:rsidR="00B02AB4">
        <w:instrText xml:space="preserve"> ADDIN ZOTERO_ITEM CSL_CITATION {"citationID":"IPd75etO","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02AB4">
        <w:fldChar w:fldCharType="separate"/>
      </w:r>
      <w:r w:rsidR="00B02AB4">
        <w:rPr>
          <w:noProof/>
        </w:rPr>
        <w:t>(Rodrigues &amp; de la Riva, 2014)</w:t>
      </w:r>
      <w:r w:rsidR="00B02AB4">
        <w:fldChar w:fldCharType="end"/>
      </w:r>
      <w:r w:rsidR="00B02AB4">
        <w:t xml:space="preserve">. </w:t>
      </w:r>
    </w:p>
    <w:p w14:paraId="3C0AA05C" w14:textId="5F709029" w:rsidR="00D246CB" w:rsidRDefault="00D246CB" w:rsidP="00A37965">
      <w:proofErr w:type="spellStart"/>
      <w:r>
        <w:t>Catry</w:t>
      </w:r>
      <w:proofErr w:type="spellEnd"/>
      <w:r>
        <w:t xml:space="preserve"> and co-authors use a small set of predictor variables to predict the spatial patterns of wildfire ignitions in Portugal using logistic regression </w:t>
      </w:r>
      <w:r>
        <w:fldChar w:fldCharType="begin"/>
      </w:r>
      <w:r>
        <w:instrText xml:space="preserve"> ADDIN ZOTERO_ITEM CSL_CITATION {"citationID":"jfY6viDO","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fldChar w:fldCharType="separate"/>
      </w:r>
      <w:r>
        <w:rPr>
          <w:noProof/>
        </w:rPr>
        <w:t>(Catry et al., 2009)</w:t>
      </w:r>
      <w:r>
        <w:fldChar w:fldCharType="end"/>
      </w:r>
      <w:r>
        <w:t xml:space="preserve">. They combine both environmental and </w:t>
      </w:r>
      <w:r w:rsidR="00AE1A65">
        <w:t xml:space="preserve">anthropological variables, but explicitly make it a point to use as few predictor variables as possible. They find that logistic regression provides satisfying prediction results (ROC-AUC of ~0.85) despite only using population density, land cover, distance to roads and elevation as predictors </w:t>
      </w:r>
      <w:r w:rsidR="00AE1A65">
        <w:fldChar w:fldCharType="begin"/>
      </w:r>
      <w:r w:rsidR="00AE1A65">
        <w:instrText xml:space="preserve"> ADDIN ZOTERO_ITEM CSL_CITATION {"citationID":"L1aQB9AA","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00AE1A65">
        <w:fldChar w:fldCharType="separate"/>
      </w:r>
      <w:r w:rsidR="00AE1A65">
        <w:rPr>
          <w:noProof/>
        </w:rPr>
        <w:t>(Catry et al., 2009)</w:t>
      </w:r>
      <w:r w:rsidR="00AE1A65">
        <w:fldChar w:fldCharType="end"/>
      </w:r>
      <w:r w:rsidR="00AE1A65">
        <w:t xml:space="preserve">. </w:t>
      </w:r>
      <w:r w:rsidR="00E81D2B">
        <w:t xml:space="preserve">Due to the predictive performance of these variables and their frequent used in studies modeling wildfire ignitions all of them are used as predictors in the study at hand. </w:t>
      </w:r>
    </w:p>
    <w:p w14:paraId="1F07FE76" w14:textId="02F100D3" w:rsidR="00B02AB4" w:rsidRDefault="009C5060" w:rsidP="00A37965">
      <w:r>
        <w:t xml:space="preserve">California has previously been used as the area of analysis in wildfire modeling studies </w:t>
      </w:r>
      <w:r>
        <w:fldChar w:fldCharType="begin"/>
      </w:r>
      <w:r>
        <w:instrText xml:space="preserve"> ADDIN ZOTERO_ITEM CSL_CITATION {"citationID":"yXhx0WDh","properties":{"formattedCitation":"(Malik et al., 2021; Syphard et al., 2008)","plainCitation":"(Malik et al., 2021; Syphard et al., 2008)","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Pr>
          <w:noProof/>
        </w:rPr>
        <w:t>(Malik et al., 2021; Syphard et al., 2008)</w:t>
      </w:r>
      <w:r>
        <w:fldChar w:fldCharType="end"/>
      </w:r>
      <w:r w:rsidR="00EA3AF8">
        <w:t>.</w:t>
      </w:r>
      <w:r w:rsidR="00955275">
        <w:t xml:space="preserve"> </w:t>
      </w:r>
      <w:proofErr w:type="spellStart"/>
      <w:r w:rsidR="00955275">
        <w:t>Syphard</w:t>
      </w:r>
      <w:proofErr w:type="spellEnd"/>
      <w:r w:rsidR="00955275">
        <w:t xml:space="preserve"> and co-authors have taken a regional approach in model wildfire ignitions and fire frequency in the Santa Monica mountains in Southern California</w:t>
      </w:r>
      <w:r w:rsidR="00CA70A1">
        <w:t xml:space="preserve"> </w:t>
      </w:r>
      <w:r w:rsidR="00CA70A1">
        <w:fldChar w:fldCharType="begin"/>
      </w:r>
      <w:r w:rsidR="00CA70A1">
        <w:instrText xml:space="preserve"> ADDIN ZOTERO_ITEM CSL_CITATION {"citationID":"Zgu4VFFX","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CA70A1">
        <w:fldChar w:fldCharType="separate"/>
      </w:r>
      <w:r w:rsidR="00CA70A1">
        <w:rPr>
          <w:noProof/>
        </w:rPr>
        <w:t>(Syphard et al., 2008)</w:t>
      </w:r>
      <w:r w:rsidR="00CA70A1">
        <w:fldChar w:fldCharType="end"/>
      </w:r>
      <w:r w:rsidR="00955275">
        <w:t xml:space="preserve">. </w:t>
      </w:r>
      <w:r w:rsidR="00CA70A1">
        <w:t xml:space="preserve">They use both anthropological (distance to infrastructure) and biophysical (topological and climatic data) predictors. </w:t>
      </w:r>
      <w:r w:rsidR="002B633A">
        <w:t xml:space="preserve">Their data is of very high granularity with a maximum resolution of 10m in their data set. They apply logistic regression for modeling and find that while wildfire ignitions were best predicted with anthropological predictor variables, biophysical data was better at predicting ignition frequency </w:t>
      </w:r>
      <w:r w:rsidR="002B633A">
        <w:fldChar w:fldCharType="begin"/>
      </w:r>
      <w:r w:rsidR="002B633A">
        <w:instrText xml:space="preserve"> ADDIN ZOTERO_ITEM CSL_CITATION {"citationID":"5gOuvTf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2B633A">
        <w:fldChar w:fldCharType="separate"/>
      </w:r>
      <w:r w:rsidR="002B633A">
        <w:rPr>
          <w:noProof/>
        </w:rPr>
        <w:t>(Syphard et al., 2008)</w:t>
      </w:r>
      <w:r w:rsidR="002B633A">
        <w:fldChar w:fldCharType="end"/>
      </w:r>
      <w:r w:rsidR="002B633A">
        <w:t xml:space="preserve">. </w:t>
      </w:r>
    </w:p>
    <w:p w14:paraId="72B9635C" w14:textId="794825D5" w:rsidR="003E73FA" w:rsidRPr="00955275" w:rsidRDefault="005B2969" w:rsidP="00A37965">
      <w:pPr>
        <w:rPr>
          <w:rFonts w:ascii="MS Mincho" w:eastAsia="MS Mincho" w:hAnsi="MS Mincho" w:cs="MS Mincho"/>
        </w:rPr>
      </w:pPr>
      <w:r>
        <w:t xml:space="preserve">A recent study conducted by Malik and co-authors stays at the local scale but focuses on the area near Monticello and Winters in Northern California </w:t>
      </w:r>
      <w:r>
        <w:fldChar w:fldCharType="begin"/>
      </w:r>
      <w:r>
        <w:instrText xml:space="preserve"> ADDIN ZOTERO_ITEM CSL_CITATION {"citationID":"FgWqPSQn","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fldChar w:fldCharType="separate"/>
      </w:r>
      <w:r>
        <w:rPr>
          <w:noProof/>
        </w:rPr>
        <w:t>(Malik et al., 2021)</w:t>
      </w:r>
      <w:r>
        <w:fldChar w:fldCharType="end"/>
      </w:r>
      <w:r>
        <w:t xml:space="preserve">. </w:t>
      </w:r>
      <w:r w:rsidR="008148BB">
        <w:t>Their approach is distinctly different to other discussed studies, as their models are trained on data that integrate</w:t>
      </w:r>
      <w:r w:rsidR="008148BB" w:rsidRPr="008148BB">
        <w:t xml:space="preserve"> </w:t>
      </w:r>
      <w:r w:rsidR="008148BB">
        <w:t xml:space="preserve">meteorological </w:t>
      </w:r>
      <w:r w:rsidR="008148BB" w:rsidRPr="008148BB">
        <w:t xml:space="preserve">data, remote </w:t>
      </w:r>
      <w:r w:rsidR="008148BB">
        <w:t xml:space="preserve">terrain </w:t>
      </w:r>
      <w:r w:rsidR="008148BB" w:rsidRPr="008148BB">
        <w:t>sens</w:t>
      </w:r>
      <w:r w:rsidR="008148BB">
        <w:t xml:space="preserve">or </w:t>
      </w:r>
      <w:r w:rsidR="008148BB" w:rsidRPr="008148BB">
        <w:t>data</w:t>
      </w:r>
      <w:r w:rsidR="008148BB">
        <w:t>, data on landcover</w:t>
      </w:r>
      <w:r w:rsidR="008148BB" w:rsidRPr="008148BB">
        <w:t xml:space="preserve">, as well as wildfire history and human </w:t>
      </w:r>
      <w:r w:rsidR="002360C4">
        <w:t>variables</w:t>
      </w:r>
      <w:r w:rsidR="00896BC0">
        <w:t xml:space="preserve">, aiming </w:t>
      </w:r>
      <w:r w:rsidR="00593DBD">
        <w:t xml:space="preserve">to </w:t>
      </w:r>
      <w:r w:rsidR="00896BC0">
        <w:t xml:space="preserve">enable real-time wildfire risk predictions akin to weather forecasts. </w:t>
      </w:r>
      <w:r w:rsidR="00350D0D">
        <w:t xml:space="preserve">They </w:t>
      </w:r>
      <w:r w:rsidR="00350D0D">
        <w:lastRenderedPageBreak/>
        <w:t xml:space="preserve">compare two modeling strategies where in a first approach two separate Random Forest models are estimated for one data set containing data on weather, the presence of powerlines and terrain and a separate set of vegetation data. These two models are then combined into an ensemble with stacking where a boosted trees classifier (AdaBoost) is used for the final predictions. In a second </w:t>
      </w:r>
      <w:r w:rsidR="00D246CB">
        <w:t>modeling</w:t>
      </w:r>
      <w:r w:rsidR="00350D0D">
        <w:t xml:space="preserve"> strategy the authors trained a single Random Forest model on the entirety of the combined training data, resulting in a superior model as evaluated with the ROC-AUC metric </w:t>
      </w:r>
      <w:r w:rsidR="00350D0D">
        <w:fldChar w:fldCharType="begin"/>
      </w:r>
      <w:r w:rsidR="00350D0D">
        <w:instrText xml:space="preserve"> ADDIN ZOTERO_ITEM CSL_CITATION {"citationID":"cHVbx8Sg","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rsidR="00350D0D">
        <w:fldChar w:fldCharType="separate"/>
      </w:r>
      <w:r w:rsidR="00350D0D">
        <w:rPr>
          <w:noProof/>
        </w:rPr>
        <w:t>(Malik et al., 2021)</w:t>
      </w:r>
      <w:r w:rsidR="00350D0D">
        <w:fldChar w:fldCharType="end"/>
      </w:r>
      <w:r w:rsidR="00350D0D">
        <w:t xml:space="preserve">. </w:t>
      </w:r>
    </w:p>
    <w:p w14:paraId="2C068473" w14:textId="53619B98" w:rsidR="0001285C" w:rsidRPr="00A37965" w:rsidRDefault="005001B3" w:rsidP="00EA0B8F">
      <w:pPr>
        <w:pStyle w:val="berschrift1"/>
      </w:pPr>
      <w:r w:rsidRPr="00A37965">
        <w:t>Data</w:t>
      </w:r>
    </w:p>
    <w:p w14:paraId="641C1D58" w14:textId="2DC8C733" w:rsidR="006E5A89" w:rsidRPr="006E5A89" w:rsidRDefault="006E5A89" w:rsidP="00A37965">
      <w:r>
        <w:t xml:space="preserve">One of the primary challenges of this study was the compilation of a harmonized data set that was sourced from both GIS data (“geographic information system”) for all the spatial variables, as well as tabular data for the socio-economic, </w:t>
      </w:r>
      <w:r w:rsidR="00C069E4">
        <w:t>demographic,</w:t>
      </w:r>
      <w:r>
        <w:t xml:space="preserve"> and political predictors. All GIS data was processed and joined in QGIS, whereas the tabular data was </w:t>
      </w:r>
      <w:r w:rsidR="00DE4EED">
        <w:t>joined</w:t>
      </w:r>
      <w:r>
        <w:t xml:space="preserve"> to the harmonized GIS data set in R, a software designed for statistical computing. </w:t>
      </w:r>
    </w:p>
    <w:p w14:paraId="7B8BDD29" w14:textId="2693C98C" w:rsidR="003D63AF" w:rsidRPr="00A37965" w:rsidRDefault="005001B3" w:rsidP="00EA0B8F">
      <w:pPr>
        <w:pStyle w:val="berschrift2"/>
      </w:pPr>
      <w:r w:rsidRPr="00A37965">
        <w:t>Study Area</w:t>
      </w:r>
    </w:p>
    <w:p w14:paraId="52164DE2" w14:textId="709B812F" w:rsidR="00EB0492" w:rsidRDefault="00637326" w:rsidP="00A37965">
      <w:r>
        <w:t xml:space="preserve">The study area encompasses the </w:t>
      </w:r>
      <w:r w:rsidR="00D527EA">
        <w:t>northernmost counties</w:t>
      </w:r>
      <w:r>
        <w:t xml:space="preserve"> of California, stretching from </w:t>
      </w:r>
      <w:r w:rsidR="00D527EA">
        <w:t xml:space="preserve">Sutter County north of Sacramento, up to the Canadian border. This diverse </w:t>
      </w:r>
      <w:r w:rsidR="008638B1">
        <w:t>region is made up of 18 counties</w:t>
      </w:r>
      <w:r w:rsidR="00DA4E87" w:rsidRPr="00D246CB">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 </w:t>
      </w:r>
      <w:r w:rsidR="00E9010E">
        <w:t xml:space="preserve">This region typically has a milder climate than the more southern counties with </w:t>
      </w:r>
      <w:r w:rsidR="0069728E">
        <w:t>higher precipitation and more humid climate. C</w:t>
      </w:r>
      <w:r w:rsidR="00E9010E">
        <w:t>onifer forests, oak woodland and shrubland dominat</w:t>
      </w:r>
      <w:r w:rsidR="0069728E">
        <w:t>e</w:t>
      </w:r>
      <w:r w:rsidR="00E9010E">
        <w:t xml:space="preserve"> the flora</w:t>
      </w:r>
      <w:r w:rsidR="0069728E">
        <w:t>, although there is a considerable variation in the dominant vegetation pattern across the area</w:t>
      </w:r>
      <w:r w:rsidR="00E9010E">
        <w:t xml:space="preserve">. National forests and rugged </w:t>
      </w:r>
      <w:r w:rsidR="00EB0492">
        <w:t xml:space="preserve">mountain ranges dominate the landscape in this northern part of the state, as the foothills of the Sierra Nevada stretch up until the very north of the </w:t>
      </w:r>
      <w:r w:rsidR="0069728E">
        <w:t>state</w:t>
      </w:r>
      <w:r w:rsidR="00EB0492">
        <w:t xml:space="preserve">. </w:t>
      </w:r>
    </w:p>
    <w:p w14:paraId="42CA035E" w14:textId="0038656D" w:rsidR="00E91DE4" w:rsidRDefault="00EB0492" w:rsidP="00A37965">
      <w:r>
        <w:lastRenderedPageBreak/>
        <w:t xml:space="preserve">This area has seen </w:t>
      </w:r>
      <w:proofErr w:type="gramStart"/>
      <w:r>
        <w:t>a large number of</w:t>
      </w:r>
      <w:proofErr w:type="gramEnd"/>
      <w:r>
        <w:t xml:space="preserve"> devastating wildfire</w:t>
      </w:r>
      <w:r w:rsidR="00F76A5F">
        <w:t xml:space="preserve">s </w:t>
      </w:r>
      <w:r>
        <w:t xml:space="preserve">in recent years. </w:t>
      </w:r>
      <w:r w:rsidR="001C5B67">
        <w:t xml:space="preserve">The three largest wildfires in the history of California have all erupted in the study </w:t>
      </w:r>
      <w:r w:rsidR="00DE4EED">
        <w:t>area</w:t>
      </w:r>
      <w:r w:rsidR="001C5B67">
        <w:t xml:space="preserve"> over the </w:t>
      </w:r>
      <w:r w:rsidR="00DE4EED">
        <w:t>past</w:t>
      </w:r>
      <w:r w:rsidR="001C5B67">
        <w:t xml:space="preserve"> three years. </w:t>
      </w:r>
      <w:r>
        <w:t xml:space="preserve">The Dixie fire, ignited in the Sierra Nevada in summer of 2021, has evolved into largest single-source fire in the history of the state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C069E4">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D430AF">
        <w:instrText xml:space="preserve"> ADDIN ZOTERO_ITEM CSL_CITATION {"citationID":"QX6MXUbt","properties":{"formattedCitation":"(CAL FIRE, 2021c)","plainCitation":"(CAL FIRE, 2021c)","noteIndex":0},"citationItems":[{"id":117,"uris":["http://zotero.org/users/7598357/items/TXPTBWEI"],"uri":["http://zotero.org/users/7598357/items/TXPTBWEI"],"itemData":{"id":117,"type":"article","title":"Top 20 Largest California Wildfires","URL":"https://www.fire.ca.gov/media/4jandlhh/top20_acres.pdf","author":[{"family":"CAL FIRE","given":""}],"issued":{"date-parts":[["2021",10,25]]}}}],"schema":"https://github.com/citation-style-language/schema/raw/master/csl-citation.json"} </w:instrText>
      </w:r>
      <w:r w:rsidR="00E91DE4">
        <w:fldChar w:fldCharType="separate"/>
      </w:r>
      <w:r w:rsidR="00C069E4">
        <w:rPr>
          <w:noProof/>
        </w:rPr>
        <w:t>(CAL FIRE, 2021c)</w:t>
      </w:r>
      <w:r w:rsidR="00E91DE4">
        <w:fldChar w:fldCharType="end"/>
      </w:r>
      <w:r w:rsidR="001C5B67">
        <w:t>. The deadliest wildfire in the history of California ignited in Butte County in 2018, with</w:t>
      </w:r>
      <w:r w:rsidR="00E91DE4">
        <w:t xml:space="preserve"> </w:t>
      </w:r>
      <w:r w:rsidR="001C5B67">
        <w:t xml:space="preserve">85 recorded deaths </w:t>
      </w:r>
      <w:r w:rsidR="00E91DE4">
        <w:fldChar w:fldCharType="begin"/>
      </w:r>
      <w:r w:rsidR="00D430AF">
        <w:instrText xml:space="preserve"> ADDIN ZOTERO_ITEM CSL_CITATION {"citationID":"WouYOjLm","properties":{"formattedCitation":"(CAL FIRE, 2021b)","plainCitation":"(CAL FIRE, 2021b)","noteIndex":0},"citationItems":[{"id":118,"uris":["http://zotero.org/users/7598357/items/NVCB4VPU"],"uri":["http://zotero.org/users/7598357/items/NVCB4VPU"],"itemData":{"id":118,"type":"article","title":"Top 20 Deadliest California Wildfires","URL":"https://www.fire.ca.gov/media/lbfd0m2f/top20_deadliest.pdf","author":[{"family":"CAL FIRE","given":""}],"issued":{"date-parts":[["2021",10,22]]}}}],"schema":"https://github.com/citation-style-language/schema/raw/master/csl-citation.json"} </w:instrText>
      </w:r>
      <w:r w:rsidR="00E91DE4">
        <w:fldChar w:fldCharType="separate"/>
      </w:r>
      <w:r w:rsidR="00C069E4">
        <w:rPr>
          <w:noProof/>
        </w:rPr>
        <w:t>(CAL FIRE, 2021b)</w:t>
      </w:r>
      <w:r w:rsidR="00E91DE4">
        <w:fldChar w:fldCharType="end"/>
      </w:r>
      <w:r w:rsidR="00E91DE4">
        <w:t xml:space="preserve">. </w:t>
      </w:r>
    </w:p>
    <w:p w14:paraId="086796E3" w14:textId="62A30793" w:rsidR="00333D42" w:rsidRDefault="00333D42" w:rsidP="00A37965">
      <w:r>
        <w:rPr>
          <w:noProof/>
        </w:rPr>
        <mc:AlternateContent>
          <mc:Choice Requires="wps">
            <w:drawing>
              <wp:anchor distT="0" distB="0" distL="114300" distR="114300" simplePos="0" relativeHeight="251660288" behindDoc="0" locked="0" layoutInCell="1" allowOverlap="1" wp14:anchorId="13A2697A" wp14:editId="4E0B684B">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43C78AFB" w:rsidR="00333D42" w:rsidRPr="00CA48B8" w:rsidRDefault="00333D42" w:rsidP="00A37965">
                            <w:pPr>
                              <w:pStyle w:val="Beschriftung"/>
                              <w:rPr>
                                <w:noProof/>
                              </w:rPr>
                            </w:pPr>
                            <w:r w:rsidRPr="00CA48B8">
                              <w:t xml:space="preserve">Figure </w:t>
                            </w:r>
                            <w:r w:rsidRPr="00CA48B8">
                              <w:fldChar w:fldCharType="begin"/>
                            </w:r>
                            <w:r w:rsidRPr="00CA48B8">
                              <w:instrText xml:space="preserve"> SEQ Figure \* ARABIC </w:instrText>
                            </w:r>
                            <w:r w:rsidRPr="00CA48B8">
                              <w:fldChar w:fldCharType="separate"/>
                            </w:r>
                            <w:r w:rsidR="00416218">
                              <w:rPr>
                                <w:noProof/>
                              </w:rPr>
                              <w:t>1</w:t>
                            </w:r>
                            <w:r w:rsidRPr="00CA48B8">
                              <w:fldChar w:fldCharType="end"/>
                            </w:r>
                            <w:r w:rsidRPr="00CA48B8">
                              <w:t>: Study Area, with all recorded wildfires during the study period of 201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" filled="f" stroked="f">
                <v:textbox style="mso-fit-shape-to-text:t" inset="0,0,0,0">
                  <w:txbxContent>
                    <w:p w14:paraId="3B7CD4BE" w14:textId="43C78AFB" w:rsidR="00333D42" w:rsidRPr="00CA48B8" w:rsidRDefault="00333D42" w:rsidP="00A37965">
                      <w:pPr>
                        <w:pStyle w:val="Beschriftung"/>
                        <w:rPr>
                          <w:noProof/>
                        </w:rPr>
                      </w:pPr>
                      <w:r w:rsidRPr="00CA48B8">
                        <w:t xml:space="preserve">Figure </w:t>
                      </w:r>
                      <w:r w:rsidRPr="00CA48B8">
                        <w:fldChar w:fldCharType="begin"/>
                      </w:r>
                      <w:r w:rsidRPr="00CA48B8">
                        <w:instrText xml:space="preserve"> SEQ Figure \* ARABIC </w:instrText>
                      </w:r>
                      <w:r w:rsidRPr="00CA48B8">
                        <w:fldChar w:fldCharType="separate"/>
                      </w:r>
                      <w:r w:rsidR="00416218">
                        <w:rPr>
                          <w:noProof/>
                        </w:rPr>
                        <w:t>1</w:t>
                      </w:r>
                      <w:r w:rsidRPr="00CA48B8">
                        <w:fldChar w:fldCharType="end"/>
                      </w:r>
                      <w:r w:rsidRPr="00CA48B8">
                        <w:t>: Study Area, with all recorded wildfires during the study period of 2010-2018</w:t>
                      </w:r>
                    </w:p>
                  </w:txbxContent>
                </v:textbox>
                <w10:wrap type="topAndBottom"/>
              </v:shape>
            </w:pict>
          </mc:Fallback>
        </mc:AlternateContent>
      </w:r>
      <w:r>
        <w:rPr>
          <w:noProof/>
        </w:rPr>
        <w:drawing>
          <wp:anchor distT="0" distB="0" distL="114300" distR="114300" simplePos="0" relativeHeight="251658240" behindDoc="0" locked="0" layoutInCell="1" allowOverlap="1" wp14:anchorId="3678547F" wp14:editId="51D7456C">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have divided the study area into a grid of squares 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xml:space="preserve">, making up the units of observation of this study. I have chosen this area size for the individual units due to some of the environmental predictor data only being available at this resolution, as well as the implications on computational cost </w:t>
      </w:r>
      <w:r w:rsidR="00DE4EED">
        <w:t>when</w:t>
      </w:r>
      <w:r w:rsidR="00503682">
        <w:t xml:space="preserve"> increasing </w:t>
      </w:r>
      <w:r w:rsidR="00DE4EED">
        <w:t xml:space="preserve">the </w:t>
      </w:r>
      <w:r w:rsidR="00503682">
        <w:t xml:space="preserve">granularity any further. </w:t>
      </w:r>
    </w:p>
    <w:p w14:paraId="544CA841" w14:textId="2B873AC9" w:rsidR="003D63AF" w:rsidRPr="003D63AF" w:rsidRDefault="005001B3" w:rsidP="00EA0B8F">
      <w:pPr>
        <w:pStyle w:val="berschrift2"/>
      </w:pPr>
      <w:r w:rsidRPr="002A28EA">
        <w:lastRenderedPageBreak/>
        <w:t>Target Variable</w:t>
      </w:r>
    </w:p>
    <w:p w14:paraId="32F0AD16" w14:textId="724CE98C" w:rsidR="005001B3" w:rsidRPr="002A28EA" w:rsidRDefault="005001B3" w:rsidP="00A37965">
      <w:r w:rsidRPr="002A28EA">
        <w:t>The occurrence of wildfire in the geospatial units during the study period serves as the target variable for this study. The period between the years 2010 and 2018 constitutes the period of analysis.</w:t>
      </w:r>
    </w:p>
    <w:p w14:paraId="562CE9DA" w14:textId="27682622" w:rsidR="005001B3" w:rsidRPr="002A28EA" w:rsidRDefault="005001B3" w:rsidP="00A37965">
      <w:r w:rsidRPr="002A28EA">
        <w:t>Data on the occurrence of wildfire ignitions were obtained from the "Fire Perimeters" data set, compiled, and provided by the Fire and Resource Assessment Program (FRAP), a joint effort of the California Department of Forestry 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1C5B67">
        <w:instrText xml:space="preserve"> ADDIN ZOTERO_ITEM CSL_CITATION {"citationID":"gSlwICI2","properties":{"formattedCitation":"(CAL FIRE, 2021a)","plainCitation":"(CAL FIRE, 2021a)","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C069E4">
        <w:rPr>
          <w:noProof/>
        </w:rPr>
        <w:t>(CAL FIRE, 2021a)</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 xml:space="preserve">This data set is provided as a shapefile and displays the perimeters of all recorded wildfire occurrences in </w:t>
      </w:r>
      <w:r w:rsidR="00A11414">
        <w:t>the area</w:t>
      </w:r>
      <w:r w:rsidRPr="002A28EA">
        <w:t xml:space="preserve">, along with </w:t>
      </w:r>
      <w:r w:rsidR="00A11414">
        <w:t xml:space="preserve">harmonized data such as </w:t>
      </w:r>
      <w:r w:rsidRPr="002A28EA">
        <w:t>the exact date of a wildfire’s discovery, as well as its extinguishment. I used a subset of this data set corresponding to the study area and period, including all recorded fire</w:t>
      </w:r>
      <w:r w:rsidR="00A11414">
        <w:t>s</w:t>
      </w:r>
      <w:r w:rsidRPr="002A28EA">
        <w:t xml:space="preserve"> throughout </w:t>
      </w:r>
      <w:r w:rsidR="00A11414">
        <w:t>each</w:t>
      </w:r>
      <w:r w:rsidRPr="002A28EA">
        <w:t xml:space="preserve"> year. </w:t>
      </w:r>
    </w:p>
    <w:p w14:paraId="4E98249F" w14:textId="08B2E67E" w:rsidR="0035618D" w:rsidRPr="002A28EA" w:rsidRDefault="00557A27" w:rsidP="00A37965">
      <w:r w:rsidRPr="002A28EA">
        <w:t>The location accuracy of the recorde</w:t>
      </w:r>
      <w:r w:rsidR="00A11414">
        <w:t>d</w:t>
      </w:r>
      <w:r w:rsidRPr="002A28EA">
        <w:t xml:space="preserve">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C069E4">
        <w:rPr>
          <w:noProof/>
        </w:rPr>
        <w:t>(Patterson, 2021)</w:t>
      </w:r>
      <w:r w:rsidR="00097198" w:rsidRPr="002A28EA">
        <w:fldChar w:fldCharType="end"/>
      </w:r>
      <w:r w:rsidR="0035618D" w:rsidRPr="002A28EA">
        <w:t xml:space="preserve">. </w:t>
      </w:r>
    </w:p>
    <w:p w14:paraId="36E385A0" w14:textId="778E637E" w:rsidR="0035618D" w:rsidRPr="002A28EA" w:rsidRDefault="0035618D" w:rsidP="00A37965">
      <w:r w:rsidRPr="002A28EA">
        <w:t xml:space="preserve">After projection the QGIS spatial analysis </w:t>
      </w:r>
      <w:proofErr w:type="gramStart"/>
      <w:r w:rsidRPr="002A28EA">
        <w:t>join</w:t>
      </w:r>
      <w:proofErr w:type="gramEnd"/>
      <w:r w:rsidRPr="002A28EA">
        <w:t xml:space="preserve"> algorithm </w:t>
      </w:r>
      <w:r w:rsidR="00A11414">
        <w:t>was</w:t>
      </w:r>
      <w:r w:rsidRPr="002A28EA">
        <w:t xml:space="preserv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ompletely), </w:t>
      </w:r>
      <w:r w:rsidR="006E2DAD" w:rsidRPr="002A28EA">
        <w:lastRenderedPageBreak/>
        <w:t>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5282F0BA" w:rsidR="00A45806" w:rsidRDefault="00A45806" w:rsidP="00A37965">
      <w:proofErr w:type="gramStart"/>
      <w:r w:rsidRPr="002A28EA">
        <w:t>In order to</w:t>
      </w:r>
      <w:proofErr w:type="gramEnd"/>
      <w:r w:rsidRPr="002A28EA">
        <w:t xml:space="preserve"> further process this data, this table had to be transformed. </w:t>
      </w:r>
      <w:r w:rsidR="00F81AFE" w:rsidRPr="002A28EA">
        <w:t>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serve</w:t>
      </w:r>
      <w:r w:rsidR="00A11414">
        <w:t>s</w:t>
      </w:r>
      <w:r w:rsidR="00D861B6" w:rsidRPr="002A28EA">
        <w:t xml:space="preserve"> as the target variable for all predictive models </w:t>
      </w:r>
      <w:r w:rsidR="007360A8">
        <w:t>estimated for</w:t>
      </w:r>
      <w:r w:rsidR="00D861B6" w:rsidRPr="002A28EA">
        <w:t xml:space="preserve"> this study. </w:t>
      </w:r>
    </w:p>
    <w:p w14:paraId="211252E9" w14:textId="77777777" w:rsidR="007360A8" w:rsidRDefault="007360A8" w:rsidP="00A37965">
      <w:r>
        <w:rPr>
          <w:noProof/>
        </w:rPr>
        <w:drawing>
          <wp:inline distT="0" distB="0" distL="0" distR="0" wp14:anchorId="0225C400" wp14:editId="10703A96">
            <wp:extent cx="5756910" cy="29432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inline>
        </w:drawing>
      </w:r>
    </w:p>
    <w:p w14:paraId="0459FA92" w14:textId="05B8B8E3" w:rsidR="007360A8" w:rsidRPr="002A28EA" w:rsidRDefault="007360A8" w:rsidP="00A37965">
      <w:pPr>
        <w:pStyle w:val="Beschriftung"/>
      </w:pPr>
      <w:r>
        <w:t xml:space="preserve">Figure </w:t>
      </w:r>
      <w:r w:rsidR="00AA67AA">
        <w:fldChar w:fldCharType="begin"/>
      </w:r>
      <w:r w:rsidR="00AA67AA">
        <w:instrText xml:space="preserve"> SEQ Figure \* ARABIC </w:instrText>
      </w:r>
      <w:r w:rsidR="00AA67AA">
        <w:fldChar w:fldCharType="separate"/>
      </w:r>
      <w:r w:rsidR="00416218">
        <w:rPr>
          <w:noProof/>
        </w:rPr>
        <w:t>2</w:t>
      </w:r>
      <w:r w:rsidR="00AA67AA">
        <w:rPr>
          <w:noProof/>
        </w:rPr>
        <w:fldChar w:fldCharType="end"/>
      </w:r>
      <w:r>
        <w:t>: Monthly distribution of wildfire occurrences during the study period</w:t>
      </w:r>
    </w:p>
    <w:p w14:paraId="786DA72C" w14:textId="5C4337A0" w:rsidR="00185042" w:rsidRPr="002A28EA" w:rsidRDefault="00185042" w:rsidP="00A37965">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w:t>
      </w:r>
      <w:r w:rsidR="007360A8">
        <w:t>2</w:t>
      </w:r>
      <w:r w:rsidR="00B05EEF" w:rsidRPr="002A28EA">
        <w:t xml:space="preserve">.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lastRenderedPageBreak/>
        <w:t xml:space="preserve">In line with the study conducted by </w:t>
      </w:r>
      <w:proofErr w:type="spellStart"/>
      <w:r w:rsidR="005B485A" w:rsidRPr="002A28EA">
        <w:t>Tonini</w:t>
      </w:r>
      <w:proofErr w:type="spellEnd"/>
      <w:r w:rsidR="005B485A" w:rsidRPr="002A28EA">
        <w:t xml:space="preserve"> and co-authors, the period from May to October was assigned to the summer season, leaving the period from November to April to the winter season</w:t>
      </w:r>
      <w:r w:rsidR="00097198" w:rsidRPr="002A28EA">
        <w:t xml:space="preserve"> </w:t>
      </w:r>
      <w:r w:rsidR="00097198" w:rsidRPr="002A28EA">
        <w:fldChar w:fldCharType="begin"/>
      </w:r>
      <w:r w:rsidR="00C069E4">
        <w:instrText xml:space="preserve"> ADDIN ZOTERO_ITEM CSL_CITATION {"citationID":"ndsKRl0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C069E4">
        <w:rPr>
          <w:color w:val="000000"/>
        </w:rPr>
        <w:t>(Tonini et al., 2020)</w:t>
      </w:r>
      <w:r w:rsidR="00097198" w:rsidRPr="002A28EA">
        <w:fldChar w:fldCharType="end"/>
      </w:r>
      <w:r w:rsidR="00097198" w:rsidRPr="002A28EA">
        <w:t>.</w:t>
      </w:r>
      <w:r w:rsidR="00966B8E" w:rsidRPr="002A28EA">
        <w:t xml:space="preserve"> </w:t>
      </w:r>
    </w:p>
    <w:p w14:paraId="6C4A9BFB" w14:textId="40359554" w:rsidR="0035618D" w:rsidRPr="002A28EA" w:rsidRDefault="00B05EEF" w:rsidP="00A37965">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w:t>
      </w:r>
      <w:r w:rsidR="001C4291">
        <w:t>3</w:t>
      </w:r>
      <w:r w:rsidRPr="002A28EA">
        <w:t xml:space="preserve"> on the </w:t>
      </w:r>
      <w:r w:rsidR="001C4291">
        <w:t>methods</w:t>
      </w:r>
      <w:r w:rsidRPr="002A28EA">
        <w:t xml:space="preserve"> </w:t>
      </w:r>
      <w:r w:rsidR="001C4291">
        <w:t>used for data pre-processing and model evaluation</w:t>
      </w:r>
      <w:r w:rsidRPr="002A28EA">
        <w:t xml:space="preserve">. </w:t>
      </w:r>
    </w:p>
    <w:p w14:paraId="23E3283C" w14:textId="22D783DB" w:rsidR="003D63AF" w:rsidRPr="003D63AF" w:rsidRDefault="005001B3" w:rsidP="00EA0B8F">
      <w:pPr>
        <w:pStyle w:val="berschrift2"/>
      </w:pPr>
      <w:r w:rsidRPr="002A28EA">
        <w:t>Predictor Variables</w:t>
      </w:r>
    </w:p>
    <w:p w14:paraId="751781A9" w14:textId="7CAC4EB1" w:rsidR="003D2A81" w:rsidRPr="002A28EA" w:rsidRDefault="00DE0DD8" w:rsidP="00A37965">
      <w:r w:rsidRPr="002A28EA">
        <w:t xml:space="preserve">Overall, I compiled a set of 54 predictor variables in total. Not </w:t>
      </w:r>
      <w:proofErr w:type="gramStart"/>
      <w:r w:rsidR="00A6353E" w:rsidRPr="002A28EA">
        <w:t>all</w:t>
      </w:r>
      <w:r w:rsidRPr="002A28EA">
        <w:t xml:space="preserve"> </w:t>
      </w:r>
      <w:r w:rsidR="00A6353E">
        <w:t>of</w:t>
      </w:r>
      <w:proofErr w:type="gramEnd"/>
      <w:r w:rsidR="00A6353E">
        <w:t xml:space="preserve"> these variables</w:t>
      </w:r>
      <w:r w:rsidRPr="002A28EA">
        <w:t xml:space="preserve"> were ultimately used for modeling. Chapter </w:t>
      </w:r>
      <w:r w:rsidR="00511F16">
        <w:t>3</w:t>
      </w:r>
      <w:r w:rsidRPr="002A28EA">
        <w:t xml:space="preserve"> on </w:t>
      </w:r>
      <w:r w:rsidR="00511F16">
        <w:t xml:space="preserve">data preprocessing and predictor selection </w:t>
      </w:r>
      <w:r w:rsidRPr="002A28EA">
        <w:t xml:space="preserve">discusses why some of these variables were left out of the modeling process. These predictor variables </w:t>
      </w:r>
      <w:r w:rsidR="00D61B78">
        <w:t>are</w:t>
      </w:r>
      <w:r w:rsidRPr="002A28EA">
        <w:t xml:space="preserve"> chosen both for their documented use in previous studies on wildfire modeling, as well as their availability for the study area of Northern California </w:t>
      </w:r>
      <w:r w:rsidR="00196779">
        <w:t>during</w:t>
      </w:r>
      <w:r w:rsidRPr="002A28EA">
        <w:t xml:space="preserve"> the </w:t>
      </w:r>
      <w:r w:rsidR="00196779">
        <w:t xml:space="preserve">study </w:t>
      </w:r>
      <w:r w:rsidRPr="002A28EA">
        <w:t>period of 2010</w:t>
      </w:r>
      <w:r w:rsidR="00196779">
        <w:t xml:space="preserve"> </w:t>
      </w:r>
      <w:r w:rsidRPr="002A28EA">
        <w:t>-</w:t>
      </w:r>
      <w:r w:rsidR="00196779">
        <w:t xml:space="preserve"> </w:t>
      </w:r>
      <w:r w:rsidRPr="002A28EA">
        <w:t xml:space="preserve">2018. </w:t>
      </w:r>
    </w:p>
    <w:p w14:paraId="7155EDEF" w14:textId="770FFEAF" w:rsidR="00191483" w:rsidRPr="002A28EA" w:rsidRDefault="00DE0DD8" w:rsidP="00A37965">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C069E4">
        <w:instrText xml:space="preserve"> ADDIN ZOTERO_ITEM CSL_CITATION {"citationID":"zx9Hm1UQ","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C069E4">
        <w:rPr>
          <w:color w:val="000000"/>
        </w:rPr>
        <w:t>(Oliveira et al.,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w:t>
      </w:r>
      <w:r w:rsidR="00600D8E">
        <w:lastRenderedPageBreak/>
        <w:t>indicating</w:t>
      </w:r>
      <w:r w:rsidR="000A3AEA" w:rsidRPr="002A28EA">
        <w:t xml:space="preserve"> the presence of infrastructure in the units of observation), as well as demographic and socio-economic data for the study area. </w:t>
      </w:r>
    </w:p>
    <w:p w14:paraId="7436296A" w14:textId="673139D3" w:rsidR="003D63AF" w:rsidRPr="002A28EA" w:rsidRDefault="00602929" w:rsidP="00A37965">
      <w:pPr>
        <w:pStyle w:val="berschrift3"/>
        <w:numPr>
          <w:ilvl w:val="2"/>
          <w:numId w:val="4"/>
        </w:numPr>
      </w:pPr>
      <w:r w:rsidRPr="002A28EA">
        <w:t>Environmental Predictors</w:t>
      </w:r>
    </w:p>
    <w:p w14:paraId="23E19AEB" w14:textId="5DE79AEB" w:rsidR="00C25511" w:rsidRDefault="00B44D09" w:rsidP="00A37965">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C069E4">
        <w:instrText xml:space="preserve"> ADDIN ZOTERO_ITEM CSL_CITATION {"citationID":"QSrj70ii","properties":{"formattedCitation":"(Oliveira et al., 2012; Syphard et al., 2008; Whelan, 1995)","plainCitation":"(Oliveira et al., 2012; Syphard et al., 2008; Whelan, 1995)","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C069E4">
        <w:rPr>
          <w:color w:val="000000"/>
        </w:rPr>
        <w:t>(Oliveira et al., 2012; Syphard et al., 2008; Whelan, 1995)</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C069E4">
        <w:rPr>
          <w:noProof/>
        </w:rPr>
        <w:t>(NASA &amp; NGA, 2000)</w:t>
      </w:r>
      <w:r w:rsidR="002A28EA">
        <w:fldChar w:fldCharType="end"/>
      </w:r>
      <w:r w:rsidR="002A28EA">
        <w:t xml:space="preserve">. </w:t>
      </w:r>
      <w:r w:rsidR="00057BB7">
        <w:t xml:space="preserve">This very high resolution means that the data </w:t>
      </w:r>
      <w:proofErr w:type="gramStart"/>
      <w:r w:rsidR="00057BB7">
        <w:t>ha</w:t>
      </w:r>
      <w:r w:rsidR="00600D8E">
        <w:t>s</w:t>
      </w:r>
      <w:r w:rsidR="00057BB7">
        <w:t xml:space="preserve"> to</w:t>
      </w:r>
      <w:proofErr w:type="gramEnd"/>
      <w:r w:rsidR="00057BB7">
        <w:t xml:space="preserve">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oolset</w:t>
      </w:r>
      <w:r w:rsidR="00600D8E">
        <w:t>s</w:t>
      </w:r>
      <w:r w:rsidR="00057BB7">
        <w:t xml:space="preserve"> to calculate </w:t>
      </w:r>
      <w:r w:rsidR="00600D8E">
        <w:t xml:space="preserve">the zonal statistics such as </w:t>
      </w:r>
      <w:r w:rsidR="00057BB7">
        <w:t xml:space="preserve">the average elevation value </w:t>
      </w:r>
      <w:r w:rsidR="00600D8E">
        <w:t>for</w:t>
      </w:r>
      <w:r w:rsidR="00057BB7">
        <w:t xml:space="preserve"> </w:t>
      </w:r>
      <w:r w:rsidR="00600D8E">
        <w:t xml:space="preserve">each </w:t>
      </w:r>
      <w:r w:rsidR="00057BB7">
        <w:t xml:space="preserve">of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w:t>
      </w:r>
      <w:r w:rsidR="00600D8E">
        <w:t>of the grid</w:t>
      </w:r>
      <w:r w:rsidR="00E4473A">
        <w:t xml:space="preserve">. </w:t>
      </w:r>
    </w:p>
    <w:p w14:paraId="16406AD2" w14:textId="3E890C79" w:rsidR="00B44D09" w:rsidRDefault="00C25511" w:rsidP="00A37965">
      <w:r>
        <w:t xml:space="preserve">Furthermore, topographical data on the presence of major bodies of water, such as lakes and rivers, </w:t>
      </w:r>
      <w:r w:rsidR="00E859B4">
        <w:t>are</w:t>
      </w:r>
      <w:r>
        <w:t xml:space="preserv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C069E4">
        <w:rPr>
          <w:noProof/>
        </w:rPr>
        <w:t>(California Department of Fish &amp; Wildlife, 2015, 2018)</w:t>
      </w:r>
      <w:r w:rsidR="00D41D27">
        <w:fldChar w:fldCharType="end"/>
      </w:r>
      <w:r w:rsidR="00D41D27">
        <w:t xml:space="preserve"> </w:t>
      </w:r>
      <w:r w:rsidR="00F446BD">
        <w:t xml:space="preserve">These data </w:t>
      </w:r>
      <w:r w:rsidR="004B3E7F">
        <w:t>are</w:t>
      </w:r>
      <w:r w:rsidR="00F446BD">
        <w:t xml:space="preserve"> used twofold: In a first step, a binary variable </w:t>
      </w:r>
      <w:r w:rsidR="004B3E7F">
        <w:t>is</w:t>
      </w:r>
      <w:r w:rsidR="00F446BD">
        <w:t xml:space="preserve">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t>
      </w:r>
      <w:r w:rsidR="004B3E7F">
        <w:t>is</w:t>
      </w:r>
      <w:r w:rsidR="00F446BD">
        <w:t xml:space="preserve">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414283ED" w:rsidR="00B44D09" w:rsidRDefault="004A4368" w:rsidP="00A37965">
      <w:r>
        <w:lastRenderedPageBreak/>
        <w:t xml:space="preserve">The local vegetation and land cover are </w:t>
      </w:r>
      <w:r w:rsidR="004B3E7F">
        <w:t>often</w:t>
      </w:r>
      <w:r>
        <w:t xml:space="preserve"> cited as being associated with fire occurrences – both natural and caused by humans </w:t>
      </w:r>
      <w:r>
        <w:fldChar w:fldCharType="begin"/>
      </w:r>
      <w:r w:rsidR="00C069E4">
        <w:instrText xml:space="preserve"> ADDIN ZOTERO_ITEM CSL_CITATION {"citationID":"qJBR33m0","properties":{"formattedCitation":"(Mart\\uc0\\u237{}nez et al., 2009; Oliveira et al., 2012; Syphard et al., 2008)","plainCitation":"(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 Syphard et al., 2008)</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C069E4">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w:t>
      </w:r>
      <w:r w:rsidR="009C0B43">
        <w:t xml:space="preserve">units of observation. QGIS </w:t>
      </w:r>
      <w:r w:rsidR="00AB62BF">
        <w:t>is</w:t>
      </w:r>
      <w:r w:rsidR="009C0B43">
        <w:t xml:space="preserve"> used to determine the most frequent land cover type for each square. </w:t>
      </w:r>
    </w:p>
    <w:p w14:paraId="73767659" w14:textId="2D28E652" w:rsidR="00840ABC" w:rsidRPr="002A28EA" w:rsidRDefault="00840ABC" w:rsidP="00A37965">
      <w:r>
        <w:t xml:space="preserve">Meteorological factors are </w:t>
      </w:r>
      <w:r w:rsidR="009D243B">
        <w:t>well documented</w:t>
      </w:r>
      <w:r>
        <w:t xml:space="preserve"> predictors of wildfire occurrence, as they affect fuel accumulation and </w:t>
      </w:r>
      <w:r w:rsidR="00D92650">
        <w:t xml:space="preserve">ground moisture, creating the conditions that may favor or hinder fire ignitions </w:t>
      </w:r>
      <w:r w:rsidR="00D92650">
        <w:fldChar w:fldCharType="begin"/>
      </w:r>
      <w:r w:rsidR="00C069E4">
        <w:instrText xml:space="preserve"> ADDIN ZOTERO_ITEM CSL_CITATION {"citationID":"p0P3avTh","properties":{"formattedCitation":"(Oliveira et al., 2012; Syphard et al., 2008; Vilar et al., 2010)","plainCitation":"(Oliveira et al., 2012; Syphard et al., 2008; Vilar et al., 2010)","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C069E4">
        <w:rPr>
          <w:color w:val="000000"/>
        </w:rPr>
        <w:t>(Oliveira et al., 2012; Syphard et al., 2008; Vilar et al., 2010)</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w:t>
      </w:r>
      <w:r w:rsidR="004F774A">
        <w:fldChar w:fldCharType="begin"/>
      </w:r>
      <w:r w:rsidR="00C069E4">
        <w:instrText xml:space="preserve"> ADDIN ZOTERO_ITEM CSL_CITATION {"citationID":"eLofK4gK","properties":{"formattedCitation":"(Harris et al., 2014)","plainCitation":"(Harris et al., 2014)","noteIndex":0},"citationItems":[{"id":132,"uris":["http://zotero.org/users/7598357/items/CUAH3RDT"],"uri":["http://zotero.org/users/7598357/items/CUAH3RDT"],"itemData":{"id":132,"type":"article-journal","container-title":"International Journal of Climatology","issue":"3","page":"623-642","title":"Updated high-resolution grids of monthly climatic observations - the CRU TS3.10 Dataset","volume":"34","author":[{"family":"Harris","given":"I"},{"family":"Jones","given":"P.D."},{"family":"Osborn","given":"T.J."},{"family":"Lister","given":"D.H."}],"issued":{"date-parts":[["2014",3,3]]}}}],"schema":"https://github.com/citation-style-language/schema/raw/master/csl-citation.json"} </w:instrText>
      </w:r>
      <w:r w:rsidR="004F774A">
        <w:fldChar w:fldCharType="separate"/>
      </w:r>
      <w:r w:rsidR="00C069E4">
        <w:rPr>
          <w:color w:val="000000"/>
        </w:rPr>
        <w:t>(Harris et al., 2014)</w:t>
      </w:r>
      <w:r w:rsidR="004F774A">
        <w:fldChar w:fldCharType="end"/>
      </w:r>
      <w:r w:rsidR="00D92650">
        <w:t xml:space="preserve">. </w:t>
      </w:r>
      <w:r w:rsidR="00244822">
        <w:t xml:space="preserve">Due to the large number of raster layers (monthly interval, eight-year study period, three data sets), these predictors </w:t>
      </w:r>
      <w:r w:rsidR="00B41398">
        <w:t>are</w:t>
      </w:r>
      <w:r w:rsidR="00244822">
        <w:t xml:space="preserve"> constructed </w:t>
      </w:r>
      <w:r w:rsidR="00B41398">
        <w:t xml:space="preserve">iteratively, </w:t>
      </w:r>
      <w:r w:rsidR="00244822">
        <w:t xml:space="preserve">using QGIS’ python interface extract the mean values </w:t>
      </w:r>
      <w:r w:rsidR="0071755B">
        <w:t xml:space="preserve">of minimum temperature, maximum </w:t>
      </w:r>
      <w:r w:rsidR="004F774A">
        <w:t>temperature,</w:t>
      </w:r>
      <w:r w:rsidR="0071755B">
        <w:t xml:space="preserve"> and mean precipitation </w:t>
      </w:r>
      <w:r w:rsidR="00244822">
        <w:t xml:space="preserve">for each unit of observation </w:t>
      </w:r>
      <w:r w:rsidR="00B41398">
        <w:t>from all raster layers</w:t>
      </w:r>
      <w:r w:rsidR="00244822">
        <w:t xml:space="preserve">. </w:t>
      </w:r>
      <w:r w:rsidR="00E17107">
        <w:t xml:space="preserve">Ultimately these predictor variables </w:t>
      </w:r>
      <w:r w:rsidR="00AF18AC">
        <w:t>are</w:t>
      </w:r>
      <w:r w:rsidR="00E17107">
        <w:t xml:space="preserve"> aggregated to the seasonal level, along with the target variable. </w:t>
      </w:r>
    </w:p>
    <w:p w14:paraId="7B47649C" w14:textId="227394E1" w:rsidR="003D63AF" w:rsidRDefault="00FA4C59" w:rsidP="00A37965">
      <w:pPr>
        <w:pStyle w:val="berschrift3"/>
        <w:numPr>
          <w:ilvl w:val="2"/>
          <w:numId w:val="4"/>
        </w:numPr>
      </w:pPr>
      <w:r w:rsidRPr="002A28EA">
        <w:t>Infrastructure Predictors</w:t>
      </w:r>
    </w:p>
    <w:p w14:paraId="07B1E03A" w14:textId="321221CA" w:rsidR="003B1FD4" w:rsidRDefault="003B1FD4" w:rsidP="00A37965">
      <w:r>
        <w:t xml:space="preserve">Access to roads has often been described as a driver of economic activity and a proxy for infrastructure development (SOURCE). In the context of fire occurrence, </w:t>
      </w:r>
      <w:r>
        <w:lastRenderedPageBreak/>
        <w:t>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C069E4">
        <w:instrText xml:space="preserve"> ADDIN ZOTERO_ITEM CSL_CITATION {"citationID":"xPIGMwuO","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C069E4" w:rsidRPr="00C069E4">
        <w:rPr>
          <w:color w:val="000000"/>
        </w:rPr>
        <w:t>(Martínez et al., 2009; Oliveira et al.,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C069E4">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t>
      </w:r>
      <w:r w:rsidR="004F774A">
        <w:t>is</w:t>
      </w:r>
      <w:r w:rsidR="00650FE3">
        <w:t xml:space="preserve"> processed, this data set </w:t>
      </w:r>
      <w:r w:rsidR="004F774A">
        <w:t>is</w:t>
      </w:r>
      <w:r w:rsidR="00650FE3">
        <w:t xml:space="preserve">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w:t>
      </w:r>
      <w:r w:rsidR="004F774A">
        <w:t>s</w:t>
      </w:r>
      <w:r w:rsidR="00650FE3">
        <w:t xml:space="preserve"> and calculate the distance from each unit’s centroid to the nearest major road as well. </w:t>
      </w:r>
      <w:r w:rsidR="00CE6DCC">
        <w:t xml:space="preserve">The same process </w:t>
      </w:r>
      <w:r w:rsidR="004F774A">
        <w:t>is</w:t>
      </w:r>
      <w:r w:rsidR="00CE6DCC">
        <w:t xml:space="preserve"> repeated for a data set of powerlines, resulting in predictor variables indicating both their presence (binary) as well as the distance from each unit’s centroid to the nearest powerline. </w:t>
      </w:r>
      <w:r w:rsidR="00B46668">
        <w:t xml:space="preserve">Powerlines are a frequently cited cause of wildfire ignitions and have been used to construct predictor variables in similar studies </w:t>
      </w:r>
      <w:r w:rsidR="00B46668">
        <w:fldChar w:fldCharType="begin"/>
      </w:r>
      <w:r w:rsidR="00C069E4">
        <w:instrText xml:space="preserve"> ADDIN ZOTERO_ITEM CSL_CITATION {"citationID":"JB3qVnfS","properties":{"formattedCitation":"(McFall-Johnsen, 2019; Oliveira et al., 2012; Texas Wildfire Mitigation Project, 2014)","plainCitation":"(McFall-Johnsen, 2019; Oliveira et al., 2012; Texas Wildfire Mitigation Project, 2014)","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article-newspaper","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C069E4">
        <w:rPr>
          <w:color w:val="000000"/>
        </w:rPr>
        <w:t>(McFall-Johnsen, 2019; Oliveira et al., 2012; Texas Wildfire Mitigation Project, 2014)</w:t>
      </w:r>
      <w:r w:rsidR="00B46668">
        <w:fldChar w:fldCharType="end"/>
      </w:r>
      <w:r w:rsidR="00B46668">
        <w:t xml:space="preserve">. </w:t>
      </w:r>
    </w:p>
    <w:p w14:paraId="5E196E6A" w14:textId="780740E0" w:rsidR="009C0B43" w:rsidRPr="002A28EA" w:rsidRDefault="00CE6DCC" w:rsidP="00A37965">
      <w:r>
        <w:t>For</w:t>
      </w:r>
      <w:r w:rsidR="003545AF">
        <w:t xml:space="preserve"> recreational routes, campgrounds</w:t>
      </w:r>
      <w:r>
        <w:t xml:space="preserve">, </w:t>
      </w:r>
      <w:r w:rsidR="003545AF">
        <w:t xml:space="preserve">picnic sites </w:t>
      </w:r>
      <w:r>
        <w:t xml:space="preserve">and state parks only their presence </w:t>
      </w:r>
      <w:r w:rsidR="004F774A">
        <w:t>is</w:t>
      </w:r>
      <w:r w:rsidR="003545AF">
        <w:t xml:space="preserve">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2D2A5365" w14:textId="28F5AA08" w:rsidR="003D63AF" w:rsidRDefault="00FA4C59" w:rsidP="00A37965">
      <w:pPr>
        <w:pStyle w:val="berschrift3"/>
        <w:numPr>
          <w:ilvl w:val="2"/>
          <w:numId w:val="4"/>
        </w:numPr>
      </w:pPr>
      <w:r w:rsidRPr="002A28EA">
        <w:t>Demographic Predictors</w:t>
      </w:r>
    </w:p>
    <w:p w14:paraId="2FA21A84" w14:textId="196D0069" w:rsidR="00A94AFB" w:rsidRDefault="00DB3CA5" w:rsidP="00A37965">
      <w:r>
        <w:t xml:space="preserve">Population density is an especially important predictor for human-caused wildfires, as it describes the distribution of potential “causative agents” for fire ignitions </w:t>
      </w:r>
      <w:r>
        <w:fldChar w:fldCharType="begin"/>
      </w:r>
      <w:r w:rsidR="00C069E4">
        <w:instrText xml:space="preserve"> ADDIN ZOTERO_ITEM CSL_CITATION {"citationID":"tFRYo84V","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I obtained data on population density from SOURCE, which provide annual raster data at the </w:t>
      </w:r>
      <w:r w:rsidR="004F774A">
        <w:t>LEVEL</w:t>
      </w:r>
      <w:r>
        <w:t xml:space="preserve"> </w:t>
      </w:r>
      <w:proofErr w:type="spellStart"/>
      <w:r>
        <w:t>level</w:t>
      </w:r>
      <w:proofErr w:type="spellEnd"/>
      <w:r>
        <w:t xml:space="preserve"> (SOURCE). </w:t>
      </w:r>
      <w:r w:rsidR="004F774A">
        <w:t>T</w:t>
      </w:r>
      <w:r w:rsidR="00A94AFB">
        <w:t xml:space="preserve">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w:t>
      </w:r>
      <w:r w:rsidR="004F774A">
        <w:t xml:space="preserve">is calculated </w:t>
      </w:r>
      <w:r w:rsidR="00A94AFB">
        <w:t xml:space="preserve">in QGIS. Additionally, the annual population growth at the county level </w:t>
      </w:r>
      <w:r w:rsidR="00787BB0">
        <w:t xml:space="preserve">is added </w:t>
      </w:r>
      <w:r w:rsidR="00A94AFB">
        <w:t xml:space="preserve">to the data set. This data is supplied by SOURCE and acts as another proxy for economic development. </w:t>
      </w:r>
      <w:r w:rsidR="00AF24E2">
        <w:t xml:space="preserve">Martínez and co-authors’ study on human-caused forest fires in Spain included a variety of housing data as their predictors </w:t>
      </w:r>
      <w:r w:rsidR="00AF24E2">
        <w:fldChar w:fldCharType="begin"/>
      </w:r>
      <w:r w:rsidR="00C069E4">
        <w:instrText xml:space="preserve"> ADDIN ZOTERO_ITEM CSL_CITATION {"citationID":"gVsIX8aj","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C069E4" w:rsidRPr="00C069E4">
        <w:rPr>
          <w:color w:val="000000"/>
        </w:rPr>
        <w:t>(Martínez et al., 2009)</w:t>
      </w:r>
      <w:r w:rsidR="00AF24E2">
        <w:fldChar w:fldCharType="end"/>
      </w:r>
      <w:r w:rsidR="00AF24E2">
        <w:t xml:space="preserve">. In a similar fashion, I </w:t>
      </w:r>
      <w:r w:rsidR="00AF24E2">
        <w:lastRenderedPageBreak/>
        <w:t xml:space="preserve">include annual data on the average vacancy rate at the county-level, as well as the average number of people per household at the county level as predictors. </w:t>
      </w:r>
    </w:p>
    <w:p w14:paraId="55AB5529" w14:textId="2B1DC73D" w:rsidR="0055270B" w:rsidRDefault="00AF24E2" w:rsidP="00A37965">
      <w:proofErr w:type="gramStart"/>
      <w:r>
        <w:t>In order to</w:t>
      </w:r>
      <w:proofErr w:type="gramEnd"/>
      <w:r>
        <w:t xml:space="preserve"> measure the political leanings of the inhabitants of the study area I include voting district level data on the share of registered Democrats and Republicans. Similarly, </w:t>
      </w:r>
      <w:r w:rsidR="0055270B">
        <w:t xml:space="preserve">California’s direct democratic instruments allow for 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55270B">
        <w:instrText xml:space="preserve"> ADDIN ZOTERO_ITEM CSL_CITATION {"citationID":"xLklCUXu","properties":{"formattedCitation":"({\\i{}Ballot Initiatives}, 2011)","plainCitation":"(Ballot Initiatives,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ccessed":{"date-parts":[["2021",11,6]]},"issued":{"date-parts":[["2011",2,1]]}}}],"schema":"https://github.com/citation-style-language/schema/raw/master/csl-citation.json"} </w:instrText>
      </w:r>
      <w:r w:rsidR="0055270B">
        <w:fldChar w:fldCharType="separate"/>
      </w:r>
      <w:r w:rsidR="00C069E4" w:rsidRPr="00C069E4">
        <w:rPr>
          <w:color w:val="000000"/>
        </w:rPr>
        <w:t>(</w:t>
      </w:r>
      <w:r w:rsidR="00C069E4" w:rsidRPr="00C069E4">
        <w:rPr>
          <w:i/>
          <w:iCs/>
          <w:color w:val="000000"/>
        </w:rPr>
        <w:t>Ballot Initiatives</w:t>
      </w:r>
      <w:r w:rsidR="00C069E4" w:rsidRPr="00C069E4">
        <w:rPr>
          <w:color w:val="000000"/>
        </w:rPr>
        <w:t>, 2011)</w:t>
      </w:r>
      <w:r w:rsidR="0055270B">
        <w:fldChar w:fldCharType="end"/>
      </w:r>
      <w:r w:rsidR="0055270B">
        <w:t>. Out of all the ballot initiatives that were voted on during the study period I selected a subset of four initiatives that pertained to environmental issues</w:t>
      </w:r>
      <w:r w:rsidR="00E709FB">
        <w:t>, gauging the environmental sensibilities at the county level:</w:t>
      </w:r>
    </w:p>
    <w:tbl>
      <w:tblPr>
        <w:tblStyle w:val="Gitternetztabelle1hellAkzent1"/>
        <w:tblW w:w="9209" w:type="dxa"/>
        <w:tblLook w:val="04A0" w:firstRow="1" w:lastRow="0" w:firstColumn="1" w:lastColumn="0" w:noHBand="0" w:noVBand="1"/>
      </w:tblPr>
      <w:tblGrid>
        <w:gridCol w:w="2972"/>
        <w:gridCol w:w="1134"/>
        <w:gridCol w:w="5103"/>
      </w:tblGrid>
      <w:tr w:rsidR="00E709FB" w14:paraId="5FA96F9C" w14:textId="77777777" w:rsidTr="00D91F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6041D99" w14:textId="4BD27315" w:rsidR="00E709FB" w:rsidRDefault="00E709FB" w:rsidP="00A37965">
            <w:r>
              <w:t>Proposition number</w:t>
            </w:r>
          </w:p>
        </w:tc>
        <w:tc>
          <w:tcPr>
            <w:tcW w:w="1134" w:type="dxa"/>
          </w:tcPr>
          <w:p w14:paraId="19365F81" w14:textId="492D3A23" w:rsidR="00E709FB" w:rsidRDefault="00E709FB" w:rsidP="00A37965">
            <w:pPr>
              <w:cnfStyle w:val="100000000000" w:firstRow="1" w:lastRow="0" w:firstColumn="0" w:lastColumn="0" w:oddVBand="0" w:evenVBand="0" w:oddHBand="0" w:evenHBand="0" w:firstRowFirstColumn="0" w:firstRowLastColumn="0" w:lastRowFirstColumn="0" w:lastRowLastColumn="0"/>
            </w:pPr>
            <w:r>
              <w:t>Year</w:t>
            </w:r>
          </w:p>
        </w:tc>
        <w:tc>
          <w:tcPr>
            <w:tcW w:w="5103" w:type="dxa"/>
          </w:tcPr>
          <w:p w14:paraId="094964B7" w14:textId="12F38FCD" w:rsidR="00E709FB" w:rsidRDefault="00E709FB" w:rsidP="00A37965">
            <w:pPr>
              <w:cnfStyle w:val="100000000000" w:firstRow="1" w:lastRow="0" w:firstColumn="0" w:lastColumn="0" w:oddVBand="0" w:evenVBand="0" w:oddHBand="0" w:evenHBand="0" w:firstRowFirstColumn="0" w:firstRowLastColumn="0" w:lastRowFirstColumn="0" w:lastRowLastColumn="0"/>
            </w:pPr>
            <w:r>
              <w:t>Description</w:t>
            </w:r>
          </w:p>
        </w:tc>
      </w:tr>
      <w:tr w:rsidR="00E709FB" w14:paraId="66B8BBA0"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A37965">
            <w:r>
              <w:t>21</w:t>
            </w:r>
          </w:p>
        </w:tc>
        <w:tc>
          <w:tcPr>
            <w:tcW w:w="1134" w:type="dxa"/>
          </w:tcPr>
          <w:p w14:paraId="7684F485" w14:textId="1A9834FB" w:rsidR="00E709FB" w:rsidRDefault="00E709FB" w:rsidP="00A37965">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5D537B94" w14:textId="6604DA60"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A37965">
            <w:r>
              <w:t>23</w:t>
            </w:r>
          </w:p>
        </w:tc>
        <w:tc>
          <w:tcPr>
            <w:tcW w:w="1134" w:type="dxa"/>
          </w:tcPr>
          <w:p w14:paraId="6799CFB4" w14:textId="0117FACF" w:rsidR="00E709FB" w:rsidRDefault="00E709FB" w:rsidP="00A37965">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00318A8C" w14:textId="5954EF06"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A37965">
            <w:r>
              <w:t>65</w:t>
            </w:r>
          </w:p>
        </w:tc>
        <w:tc>
          <w:tcPr>
            <w:tcW w:w="1134" w:type="dxa"/>
          </w:tcPr>
          <w:p w14:paraId="2ECEE8D7" w14:textId="211D7276" w:rsidR="00E709FB" w:rsidRDefault="00E709FB" w:rsidP="00A37965">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7A76ADE3" w14:textId="17026285"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A37965">
            <w:r>
              <w:t>67</w:t>
            </w:r>
          </w:p>
        </w:tc>
        <w:tc>
          <w:tcPr>
            <w:tcW w:w="1134" w:type="dxa"/>
          </w:tcPr>
          <w:p w14:paraId="3E7723F2" w14:textId="5205C8E7" w:rsidR="00E709FB" w:rsidRDefault="00E709FB" w:rsidP="00A37965">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3DE4C1D4" w14:textId="51FA7DB5" w:rsidR="00E709FB" w:rsidRDefault="00E709FB" w:rsidP="00A37965">
            <w:pPr>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46EB9567" w:rsidR="00AD342A" w:rsidRDefault="00AD342A" w:rsidP="00A37965">
      <w:pPr>
        <w:pStyle w:val="Beschriftung"/>
      </w:pPr>
      <w:r>
        <w:t xml:space="preserve">Table </w:t>
      </w:r>
      <w:r w:rsidR="00AA67AA">
        <w:fldChar w:fldCharType="begin"/>
      </w:r>
      <w:r w:rsidR="00AA67AA">
        <w:instrText xml:space="preserve"> SEQ Table \* ARABIC </w:instrText>
      </w:r>
      <w:r w:rsidR="00AA67AA">
        <w:fldChar w:fldCharType="separate"/>
      </w:r>
      <w:r w:rsidR="00BC50C5">
        <w:rPr>
          <w:noProof/>
        </w:rPr>
        <w:t>1</w:t>
      </w:r>
      <w:r w:rsidR="00AA67AA">
        <w:rPr>
          <w:noProof/>
        </w:rPr>
        <w:fldChar w:fldCharType="end"/>
      </w:r>
      <w:r>
        <w:t>: Californian Ballot Initiatives relat</w:t>
      </w:r>
      <w:r w:rsidR="000E439E">
        <w:t>ing</w:t>
      </w:r>
      <w:r>
        <w:t xml:space="preserve"> to environmental issues during the study period</w:t>
      </w:r>
    </w:p>
    <w:p w14:paraId="49BCB71B" w14:textId="6B8F93BF" w:rsidR="00506C13" w:rsidRDefault="0092598D" w:rsidP="00A37965">
      <w:r>
        <w:t xml:space="preserve">For each of these ballot initiatives the number of Yes-votes at county level </w:t>
      </w:r>
      <w:r w:rsidR="00197623">
        <w:t>are</w:t>
      </w:r>
      <w:r>
        <w:t xml:space="preserve"> added to the data set. </w:t>
      </w:r>
    </w:p>
    <w:p w14:paraId="5E823452" w14:textId="37EAC575" w:rsidR="003D63AF" w:rsidRPr="002A28EA" w:rsidRDefault="00FA4C59" w:rsidP="00A37965">
      <w:pPr>
        <w:pStyle w:val="berschrift3"/>
        <w:numPr>
          <w:ilvl w:val="2"/>
          <w:numId w:val="4"/>
        </w:numPr>
      </w:pPr>
      <w:r w:rsidRPr="002A28EA">
        <w:t>Socio-economic Predictors</w:t>
      </w:r>
    </w:p>
    <w:p w14:paraId="0BCC470C" w14:textId="711B4ABF" w:rsidR="00F631B0" w:rsidRDefault="000F57E8" w:rsidP="00A37965">
      <w:r>
        <w:t xml:space="preserve">Previous studies have found the rate of unemployment to be important predictors for wildfire occurrences </w:t>
      </w:r>
      <w:r>
        <w:fldChar w:fldCharType="begin"/>
      </w:r>
      <w:r w:rsidR="00C069E4">
        <w:instrText xml:space="preserve"> ADDIN ZOTERO_ITEM CSL_CITATION {"citationID":"95giD8C3","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w:t>
      </w:r>
      <w:r>
        <w:fldChar w:fldCharType="end"/>
      </w:r>
      <w:r>
        <w:t xml:space="preserve">. Oliveira and co-authors mention two specific channels how the rate of unemployment may </w:t>
      </w:r>
      <w:r>
        <w:lastRenderedPageBreak/>
        <w:t>factor into wildfire risk: Both as a proxy for social conflict, which can cause increases in arson as part of generic vandalism, or arson as a deliberate strategy to increase the local demand for firefighters</w:t>
      </w:r>
      <w:r w:rsidR="000E439E">
        <w:t>,</w:t>
      </w:r>
      <w:r>
        <w:t xml:space="preserve"> thus further</w:t>
      </w:r>
      <w:r w:rsidR="000E439E">
        <w:t>ing</w:t>
      </w:r>
      <w:r>
        <w:t xml:space="preserve"> a </w:t>
      </w:r>
      <w:r w:rsidR="000E439E">
        <w:t xml:space="preserve">unemployed </w:t>
      </w:r>
      <w:r>
        <w:t xml:space="preserve">person’s chance of </w:t>
      </w:r>
      <w:r w:rsidR="000E439E">
        <w:t xml:space="preserve">finding </w:t>
      </w:r>
      <w:r>
        <w:t xml:space="preserve">employment </w:t>
      </w:r>
      <w:r>
        <w:fldChar w:fldCharType="begin"/>
      </w:r>
      <w:r w:rsidR="00C069E4">
        <w:instrText xml:space="preserve"> ADDIN ZOTERO_ITEM CSL_CITATION {"citationID":"kYzujr9J","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w:t>
      </w:r>
      <w:r w:rsidR="00974F03">
        <w:t xml:space="preserve">Besides the rate of unemployment, I also add the absolute number of unemployed adults and the monthly growth in unemployment </w:t>
      </w:r>
      <w:r w:rsidR="007C4F55">
        <w:t xml:space="preserve">rate </w:t>
      </w:r>
      <w:r w:rsidR="00974F03">
        <w:t xml:space="preserve">as well.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627A4">
        <w:t xml:space="preserve"> (EDD), which </w:t>
      </w:r>
      <w:r w:rsidR="007C4F55">
        <w:t>are</w:t>
      </w:r>
      <w:r w:rsidR="00C627A4">
        <w:t xml:space="preserve"> aggregated to the seasonal level along with the target variable</w:t>
      </w:r>
      <w:r w:rsidR="00371B6C">
        <w:t xml:space="preserve"> </w:t>
      </w:r>
      <w:r w:rsidR="00C627A4">
        <w:fldChar w:fldCharType="begin"/>
      </w:r>
      <w:r w:rsidR="00C627A4">
        <w:instrText xml:space="preserve"> ADDIN ZOTERO_ITEM CSL_CITATION {"citationID":"N9cP9sTS","properties":{"formattedCitation":"(EDD, 2021b)","plainCitation":"(EDD,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EDD","given":""}],"accessed":{"date-parts":[["2021",9,30]]},"issued":{"date-parts":[["2021",9,30]]}}}],"schema":"https://github.com/citation-style-language/schema/raw/master/csl-citation.json"} </w:instrText>
      </w:r>
      <w:r w:rsidR="00C627A4">
        <w:fldChar w:fldCharType="separate"/>
      </w:r>
      <w:r w:rsidR="00C069E4">
        <w:rPr>
          <w:noProof/>
        </w:rPr>
        <w:t>(EDD, 2021b)</w:t>
      </w:r>
      <w:r w:rsidR="00C627A4">
        <w:fldChar w:fldCharType="end"/>
      </w:r>
      <w:r w:rsidR="00C627A4">
        <w:t xml:space="preserve">. </w:t>
      </w:r>
    </w:p>
    <w:p w14:paraId="56164A34" w14:textId="3CD64CC0" w:rsidR="00280A78" w:rsidRDefault="00C627A4" w:rsidP="00A37965">
      <w:r>
        <w:t xml:space="preserve">The EDD also provides monthly labor data denoting the share of employed workers by industry at county level </w:t>
      </w:r>
      <w:r>
        <w:fldChar w:fldCharType="begin"/>
      </w:r>
      <w:r>
        <w:instrText xml:space="preserve"> ADDIN ZOTERO_ITEM CSL_CITATION {"citationID":"4Ia0GzcA","properties":{"formattedCitation":"(EDD, 2021a)","plainCitation":"(EDD,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EDD","given":""}],"accessed":{"date-parts":[["2021",9,30]]},"issued":{"date-parts":[["2021",9,30]]}}}],"schema":"https://github.com/citation-style-language/schema/raw/master/csl-citation.json"} </w:instrText>
      </w:r>
      <w:r>
        <w:fldChar w:fldCharType="separate"/>
      </w:r>
      <w:r w:rsidR="00C069E4">
        <w:rPr>
          <w:noProof/>
        </w:rPr>
        <w:t>(EDD, 2021a)</w:t>
      </w:r>
      <w:r>
        <w:fldChar w:fldCharType="end"/>
      </w:r>
      <w:r>
        <w:t xml:space="preserve">. These data </w:t>
      </w:r>
      <w:r w:rsidR="00F96626">
        <w:t>are</w:t>
      </w:r>
      <w:r>
        <w:t xml:space="preserve"> also added to the data set and aggregated to the seasonal level</w:t>
      </w:r>
      <w:r w:rsidR="009D77AE">
        <w:t xml:space="preserve">. Implicit zeros, which are appear in the data base as missing values, </w:t>
      </w:r>
      <w:proofErr w:type="gramStart"/>
      <w:r w:rsidR="00F96626">
        <w:t>have</w:t>
      </w:r>
      <w:r w:rsidR="009D77AE">
        <w:t xml:space="preserve"> to</w:t>
      </w:r>
      <w:proofErr w:type="gramEnd"/>
      <w:r w:rsidR="009D77AE">
        <w:t xml:space="preserve"> be introduced </w:t>
      </w:r>
      <w:r w:rsidR="00F96626">
        <w:t xml:space="preserve">explicitly </w:t>
      </w:r>
      <w:r w:rsidR="009D77AE">
        <w:t xml:space="preserve">during the data cleaning process. </w:t>
      </w:r>
    </w:p>
    <w:p w14:paraId="7A8EBEC6" w14:textId="04123CAA" w:rsidR="0001285C" w:rsidRPr="0001285C" w:rsidRDefault="004422A2" w:rsidP="00EA0B8F">
      <w:pPr>
        <w:pStyle w:val="berschrift1"/>
      </w:pPr>
      <w:r>
        <w:t>Methods</w:t>
      </w:r>
    </w:p>
    <w:p w14:paraId="30C2DE91" w14:textId="5B337931" w:rsidR="00C24C51" w:rsidRPr="00C24C51" w:rsidRDefault="002A711F" w:rsidP="00A37965">
      <w:r>
        <w:t>The</w:t>
      </w:r>
      <w:r w:rsidR="007E47DB">
        <w:t xml:space="preserve"> data</w:t>
      </w:r>
      <w:r>
        <w:t xml:space="preserve"> is split</w:t>
      </w:r>
      <w:r w:rsidR="007E47DB">
        <w:t xml:space="preserve"> into subsets of training and testing data. All data from the years 2010-2016 are used for training the models. The data from the years 2017 and 2018 </w:t>
      </w:r>
      <w:r>
        <w:t>are</w:t>
      </w:r>
      <w:r w:rsidR="007E47DB">
        <w:t xml:space="preserve"> used for evaluating the </w:t>
      </w:r>
      <w:r>
        <w:t xml:space="preserve">model fits based </w:t>
      </w:r>
      <w:r w:rsidR="007E47DB">
        <w:t xml:space="preserve">on the </w:t>
      </w:r>
      <w:r>
        <w:t>testing</w:t>
      </w:r>
      <w:r w:rsidR="007E47DB">
        <w:t xml:space="preserve"> data. </w:t>
      </w:r>
      <w:r>
        <w:t>T</w:t>
      </w:r>
      <w:r w:rsidR="007E47DB">
        <w:t xml:space="preserve">his approach </w:t>
      </w:r>
      <w:r>
        <w:t xml:space="preserve">is chosen </w:t>
      </w:r>
      <w:r w:rsidR="007E47DB">
        <w:t xml:space="preserve">over the usual random split done in most Machine Learning use cases since it mirrors the process of forecasting wildfire risk on past data for future seasons. </w:t>
      </w:r>
    </w:p>
    <w:p w14:paraId="7A3FF844" w14:textId="77777777" w:rsidR="00382666" w:rsidRDefault="007E47DB" w:rsidP="00A37965">
      <w:r>
        <w:t xml:space="preserve">The training set is used to estimate increasingly complex and sophisticated models, using three algorithms </w:t>
      </w:r>
      <w:r w:rsidR="00C30B3D">
        <w:t>that are appropriate for binary classification case</w:t>
      </w:r>
      <w:r>
        <w:t>s</w:t>
      </w:r>
      <w:r w:rsidR="00C30B3D">
        <w:t xml:space="preserve"> to model wildfire occurrence: logistic regression (GLM), </w:t>
      </w:r>
      <w:r w:rsidR="00C30B3D" w:rsidRPr="009446D8">
        <w:rPr>
          <w:i/>
          <w:iCs/>
        </w:rPr>
        <w:t>Random Forest</w:t>
      </w:r>
      <w:r w:rsidR="00C30B3D">
        <w:t xml:space="preserve"> (RF) and </w:t>
      </w:r>
      <w:proofErr w:type="spellStart"/>
      <w:r w:rsidR="00C30B3D" w:rsidRPr="009446D8">
        <w:rPr>
          <w:i/>
          <w:iCs/>
        </w:rPr>
        <w:t>xgboost</w:t>
      </w:r>
      <w:proofErr w:type="spellEnd"/>
      <w:r w:rsidR="00C30B3D">
        <w:t xml:space="preserve"> (XGB). </w:t>
      </w:r>
      <w:r w:rsidR="00382666">
        <w:t xml:space="preserve">For each of these three algorithms models are estimated in three distinct steps: </w:t>
      </w:r>
    </w:p>
    <w:p w14:paraId="2B5584E2" w14:textId="2A6201D4" w:rsidR="00C30B3D" w:rsidRDefault="00FD631B" w:rsidP="00A37965">
      <w:pPr>
        <w:pStyle w:val="Listenabsatz"/>
        <w:numPr>
          <w:ilvl w:val="0"/>
          <w:numId w:val="3"/>
        </w:numPr>
      </w:pPr>
      <w:r>
        <w:t>A</w:t>
      </w:r>
      <w:r w:rsidR="00382666">
        <w:t xml:space="preserve"> naïve model estimation strategy without resampling or hyperparameter tuning, using the heavily imbalanced training data set (no </w:t>
      </w:r>
      <w:r w:rsidR="00FE133B">
        <w:t>sub</w:t>
      </w:r>
      <w:r w:rsidR="00382666">
        <w:t>sampling)</w:t>
      </w:r>
      <w:r>
        <w:t>.</w:t>
      </w:r>
    </w:p>
    <w:p w14:paraId="4DF5C3D7" w14:textId="0E38C93F" w:rsidR="00382666" w:rsidRDefault="00FD631B" w:rsidP="00A37965">
      <w:pPr>
        <w:pStyle w:val="Listenabsatz"/>
        <w:numPr>
          <w:ilvl w:val="0"/>
          <w:numId w:val="3"/>
        </w:numPr>
      </w:pPr>
      <w:r>
        <w:lastRenderedPageBreak/>
        <w:t>A</w:t>
      </w:r>
      <w:r w:rsidR="00382666">
        <w:t xml:space="preserve"> more </w:t>
      </w:r>
      <w:r>
        <w:t>informed</w:t>
      </w:r>
      <w:r w:rsidR="00B334DB">
        <w:t xml:space="preserve"> model estimation strategy where the training data is resampled using 5-fold cross validation and the imbalance in the training set is addressed</w:t>
      </w:r>
      <w:r w:rsidR="00D91E55" w:rsidRPr="00D91E55">
        <w:t xml:space="preserve"> </w:t>
      </w:r>
      <w:r w:rsidR="00D91E55">
        <w:t>with</w:t>
      </w:r>
      <w:r w:rsidR="00B334DB">
        <w:t xml:space="preserve"> both </w:t>
      </w:r>
      <w:proofErr w:type="spellStart"/>
      <w:r w:rsidR="00B334DB">
        <w:t>upsampling</w:t>
      </w:r>
      <w:proofErr w:type="spellEnd"/>
      <w:r w:rsidR="00B334DB">
        <w:t xml:space="preserve"> and </w:t>
      </w:r>
      <w:proofErr w:type="spellStart"/>
      <w:r w:rsidR="00B334DB">
        <w:t>downsampling</w:t>
      </w:r>
      <w:proofErr w:type="spellEnd"/>
      <w:r w:rsidR="00B334DB">
        <w:t xml:space="preserve"> methods</w:t>
      </w:r>
      <w:r>
        <w:t>.</w:t>
      </w:r>
    </w:p>
    <w:p w14:paraId="35E4CCB2" w14:textId="7FCD61AB" w:rsidR="00B334DB" w:rsidRDefault="00FD631B" w:rsidP="00A37965">
      <w:pPr>
        <w:pStyle w:val="Listenabsatz"/>
        <w:numPr>
          <w:ilvl w:val="0"/>
          <w:numId w:val="3"/>
        </w:numPr>
      </w:pPr>
      <w:r>
        <w:t>A</w:t>
      </w:r>
      <w:r w:rsidR="00B334DB">
        <w:t xml:space="preserve"> modeling strategy focused on maximizing predictive performance by selecting hyperparameters from a </w:t>
      </w:r>
      <w:r w:rsidR="009E32D5">
        <w:t xml:space="preserve">tuning </w:t>
      </w:r>
      <w:r w:rsidR="00B334DB">
        <w:t>grid using grid search, again using resampling and subsampling methods to ensure stable results</w:t>
      </w:r>
      <w:r>
        <w:t xml:space="preserve">. </w:t>
      </w:r>
    </w:p>
    <w:p w14:paraId="0F05C70F" w14:textId="006209A8" w:rsidR="003D63AF" w:rsidRPr="003D63AF" w:rsidRDefault="007F1898" w:rsidP="00EA0B8F">
      <w:pPr>
        <w:pStyle w:val="berschrift2"/>
      </w:pPr>
      <w:r>
        <w:t>Logistic Regression</w:t>
      </w:r>
    </w:p>
    <w:p w14:paraId="38F2CF89" w14:textId="39DE1A99" w:rsidR="009C7ACD" w:rsidRDefault="00E54013" w:rsidP="00A37965">
      <w:r>
        <w:t xml:space="preserve">Logistic regression models the relationship between a binary variable and a set of independent predictor variables. Due to using the logit transformation of the binary target variable, this parametric, linear model can be used for estimating the probability of event occurrences as is done in this study. </w:t>
      </w:r>
      <w:r w:rsidR="00DC7733">
        <w:t xml:space="preserve">Regression models have previously been </w:t>
      </w:r>
      <w:r w:rsidR="00B36ADE">
        <w:t xml:space="preserve">widely </w:t>
      </w:r>
      <w:r w:rsidR="00DC7733">
        <w:t xml:space="preserve">used in cases </w:t>
      </w:r>
      <w:r w:rsidR="00B36ADE">
        <w:t>that</w:t>
      </w:r>
      <w:r w:rsidR="00DC7733">
        <w:t xml:space="preserve"> model</w:t>
      </w:r>
      <w:r w:rsidR="00B36ADE">
        <w:t xml:space="preserve"> </w:t>
      </w:r>
      <w:r w:rsidR="00DC7733">
        <w:t>wildfire occurrences</w:t>
      </w:r>
      <w:r w:rsidR="00B36ADE">
        <w:t>, especially logistic regression</w:t>
      </w:r>
      <w:r w:rsidR="00DC7733">
        <w:t xml:space="preserve"> </w:t>
      </w:r>
      <w:r w:rsidR="00DC7733">
        <w:fldChar w:fldCharType="begin"/>
      </w:r>
      <w:r w:rsidR="00C069E4">
        <w:instrText xml:space="preserve"> ADDIN ZOTERO_ITEM CSL_CITATION {"citationID":"ss3OszjG","properties":{"formattedCitation":"(Catry et al., 2009; Mart\\uc0\\u237{}nez et al., 2009; Oliveira et al., 2012; Syphard et al., 2008)","plainCitation":"(Catry et al., 2009; 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C7733">
        <w:fldChar w:fldCharType="separate"/>
      </w:r>
      <w:r w:rsidR="00C069E4" w:rsidRPr="00C069E4">
        <w:rPr>
          <w:color w:val="000000"/>
        </w:rPr>
        <w:t>(Catry et al., 2009; Martínez et al., 2009; Oliveira et al., 2012; Syphard et al., 2008)</w:t>
      </w:r>
      <w:r w:rsidR="00DC7733">
        <w:fldChar w:fldCharType="end"/>
      </w:r>
      <w:r w:rsidR="00B36ADE">
        <w:t xml:space="preserve">. </w:t>
      </w:r>
      <w:r w:rsidR="00A466BA">
        <w:t>Since logistic regression uses maximum likelihood</w:t>
      </w:r>
      <w:r w:rsidR="009E32D5">
        <w:t xml:space="preserve"> estimation</w:t>
      </w:r>
      <w:r w:rsidR="00A466BA">
        <w:t xml:space="preserve">, many assumptions of linear regression (which uses ordinary least squares 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C069E4">
        <w:rPr>
          <w:noProof/>
        </w:rPr>
        <w:t>(Stoltzfus, 2011)</w:t>
      </w:r>
      <w:r w:rsidR="00242D60">
        <w:fldChar w:fldCharType="end"/>
      </w:r>
      <w:r w:rsidR="00242D60" w:rsidRPr="00242D60">
        <w:t>.</w:t>
      </w:r>
      <w:r w:rsidR="00242D60">
        <w:t xml:space="preserve"> </w:t>
      </w:r>
      <w:r w:rsidR="008B3E9B">
        <w:t xml:space="preserve">Logistic regression can be expressed as follows: </w:t>
      </w:r>
    </w:p>
    <w:p w14:paraId="06056705" w14:textId="3C76893D" w:rsidR="004E43E5" w:rsidRDefault="00B86338" w:rsidP="00A37965">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den>
          </m:f>
        </m:oMath>
      </m:oMathPara>
    </w:p>
    <w:p w14:paraId="18AF372D" w14:textId="62409CDD" w:rsidR="008B3E9B" w:rsidRDefault="004E43E5" w:rsidP="00A37965">
      <w:pPr>
        <w:pStyle w:val="Beschriftung"/>
      </w:pPr>
      <w:r>
        <w:t xml:space="preserve">Equation </w:t>
      </w:r>
      <w:r w:rsidR="00AA67AA">
        <w:fldChar w:fldCharType="begin"/>
      </w:r>
      <w:r w:rsidR="00AA67AA">
        <w:instrText xml:space="preserve"> SEQ Equation \* ARABIC </w:instrText>
      </w:r>
      <w:r w:rsidR="00AA67AA">
        <w:fldChar w:fldCharType="separate"/>
      </w:r>
      <w:r w:rsidR="00CA48B8">
        <w:rPr>
          <w:noProof/>
        </w:rPr>
        <w:t>1</w:t>
      </w:r>
      <w:r w:rsidR="00AA67AA">
        <w:rPr>
          <w:noProof/>
        </w:rPr>
        <w:fldChar w:fldCharType="end"/>
      </w:r>
      <w:r>
        <w:t xml:space="preserve">: </w:t>
      </w:r>
      <w:r w:rsidRPr="000916A0">
        <w:t>Mathematical notation of a logistic regression model</w:t>
      </w:r>
    </w:p>
    <w:p w14:paraId="56109F8C" w14:textId="3D677F19" w:rsidR="009C7ACD" w:rsidRDefault="00242D60" w:rsidP="00A37965">
      <w:r>
        <w:t>In the ca</w:t>
      </w:r>
      <w:r w:rsidR="009C7ACD">
        <w:t>s</w:t>
      </w:r>
      <w:r>
        <w:t xml:space="preserve">e of this study multicollinearity must </w:t>
      </w:r>
      <w:r w:rsidR="00A466BA">
        <w:t>be addressed during the preprocessing of the data</w:t>
      </w:r>
      <w:r>
        <w:t xml:space="preserve">, as </w:t>
      </w:r>
      <w:r w:rsidR="009C7ACD">
        <w:t xml:space="preserve">data exploration identified </w:t>
      </w:r>
      <w:r>
        <w:t xml:space="preserve">many predictors </w:t>
      </w:r>
      <w:r w:rsidR="009C7ACD">
        <w:t>as</w:t>
      </w:r>
      <w:r>
        <w:t xml:space="preserve"> strongly correlated. </w:t>
      </w:r>
      <w:r w:rsidR="009C7ACD">
        <w:t xml:space="preserve">Data exploration also revealed that the distributions of the distance predictors are heavily skewed. A testing of multiple methods showed a power transformation to be the most effective in creating a more normal-like distribution for these variables. The pre-processing steps are handled for each </w:t>
      </w:r>
      <w:r w:rsidR="009C7ACD">
        <w:lastRenderedPageBreak/>
        <w:t>model separately, taking the individual features of each algorithm into account. Most of the pre-processing steps are similar, however.</w:t>
      </w:r>
    </w:p>
    <w:p w14:paraId="101AF3C9" w14:textId="0AE4E907" w:rsidR="009C7ACD" w:rsidRDefault="009C7ACD" w:rsidP="00A37965">
      <w:r>
        <w:t xml:space="preserve">For all models, the dummy variables indicating the presence of infrastructure (such as roads) or topological features (such as lakes) are removed, </w:t>
      </w:r>
      <w:proofErr w:type="gramStart"/>
      <w:r>
        <w:t>as long as</w:t>
      </w:r>
      <w:proofErr w:type="gramEnd"/>
      <w:r>
        <w:t xml:space="preserve"> there is a corresponding distance variable present in the data set. These variable pairs are highly correlated, and the distance variables provide more information and introduce more variance into the data compared to the dummies. These distance variables undergo a power-transformation for the regression models only, as logistic regression might benefit from predictors </w:t>
      </w:r>
      <w:r w:rsidR="000C7DE7">
        <w:t>that have</w:t>
      </w:r>
      <w:r>
        <w:t xml:space="preserve"> a more normal-like distribution </w:t>
      </w:r>
      <w:r>
        <w:fldChar w:fldCharType="begin"/>
      </w:r>
      <w:r w:rsidR="00C069E4">
        <w:instrText xml:space="preserve"> ADDIN ZOTERO_ITEM CSL_CITATION {"citationID":"qDILQT08","properties":{"formattedCitation":"(Kuhn &amp; Silge, 2021)","plainCitation":"(Kuhn &amp;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sidR="00C069E4">
        <w:rPr>
          <w:noProof/>
        </w:rPr>
        <w:t>(Kuhn &amp; Silge, 2021)</w:t>
      </w:r>
      <w:r>
        <w:fldChar w:fldCharType="end"/>
      </w:r>
      <w:r>
        <w:t xml:space="preserve">. In a next step predictors with zero variance are removed, as are strongly correlated predictors (with a threshold of 0.75), similar to Oliveira and co-authors’ study </w:t>
      </w:r>
      <w:r>
        <w:fldChar w:fldCharType="begin"/>
      </w:r>
      <w:r w:rsidR="00C069E4">
        <w:instrText xml:space="preserve"> ADDIN ZOTERO_ITEM CSL_CITATION {"citationID":"8bcex1Gi","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Categorical predictors are turned into dummy variables through one-hot encoding. </w:t>
      </w:r>
    </w:p>
    <w:p w14:paraId="2C9B421B" w14:textId="29002C60" w:rsidR="0020565D" w:rsidRDefault="000B2945" w:rsidP="00A37965">
      <w:proofErr w:type="gramStart"/>
      <w:r>
        <w:t>In order to</w:t>
      </w:r>
      <w:proofErr w:type="gramEnd"/>
      <w:r>
        <w:t xml:space="preserve"> balance out the</w:t>
      </w:r>
      <w:r w:rsidR="00A02260">
        <w:t xml:space="preserve"> classes in the target variable</w:t>
      </w:r>
      <w:r>
        <w:t xml:space="preserve">, </w:t>
      </w:r>
      <w:r w:rsidR="009C38AC">
        <w:t xml:space="preserve">models are estimated with both an </w:t>
      </w:r>
      <w:proofErr w:type="spellStart"/>
      <w:r w:rsidR="009C38AC">
        <w:t>upsampled</w:t>
      </w:r>
      <w:proofErr w:type="spellEnd"/>
      <w:r w:rsidR="009C38AC">
        <w:t xml:space="preserve">, as well as a </w:t>
      </w:r>
      <w:proofErr w:type="spellStart"/>
      <w:r w:rsidR="009C38AC">
        <w:t>downsampled</w:t>
      </w:r>
      <w:proofErr w:type="spellEnd"/>
      <w:r w:rsidR="009C38AC">
        <w:t xml:space="preserve"> set of training data. </w:t>
      </w:r>
      <w:proofErr w:type="spellStart"/>
      <w:r w:rsidR="009C38AC">
        <w:t>U</w:t>
      </w:r>
      <w:r w:rsidR="009C7ACD">
        <w:t>psampling</w:t>
      </w:r>
      <w:proofErr w:type="spellEnd"/>
      <w:r w:rsidR="009C7ACD">
        <w:t xml:space="preserve"> </w:t>
      </w:r>
      <w:r>
        <w:t>is</w:t>
      </w:r>
      <w:r w:rsidR="009C7ACD">
        <w:t xml:space="preserve"> done using the SMOTE algorithm, creat</w:t>
      </w:r>
      <w:r>
        <w:t xml:space="preserve">ing </w:t>
      </w:r>
      <w:r w:rsidR="009C7ACD">
        <w:t xml:space="preserve">additional synthetic observations. For </w:t>
      </w:r>
      <w:r w:rsidR="00A02260">
        <w:t xml:space="preserve">the </w:t>
      </w:r>
      <w:proofErr w:type="spellStart"/>
      <w:r w:rsidR="00A02260">
        <w:t>downsampled</w:t>
      </w:r>
      <w:proofErr w:type="spellEnd"/>
      <w:r w:rsidR="00A02260">
        <w:t xml:space="preserve"> </w:t>
      </w:r>
      <w:r w:rsidR="009C38AC">
        <w:t xml:space="preserve">training set </w:t>
      </w:r>
      <w:r w:rsidR="009C7ACD">
        <w:t xml:space="preserve">the </w:t>
      </w:r>
      <w:proofErr w:type="spellStart"/>
      <w:r w:rsidR="009C7ACD">
        <w:t>NearMiss</w:t>
      </w:r>
      <w:proofErr w:type="spellEnd"/>
      <w:r w:rsidR="009C7ACD">
        <w:t xml:space="preserve"> 1 algorithm</w:t>
      </w:r>
      <w:r w:rsidR="00A02260">
        <w:t xml:space="preserve"> is used</w:t>
      </w:r>
      <w:r w:rsidR="009C7ACD">
        <w:t xml:space="preserve">, which retains observations of the majority class with the smallest distance to the k-nearest neighbors of the minority class. The training data for both the </w:t>
      </w:r>
      <w:proofErr w:type="spellStart"/>
      <w:r w:rsidR="009C7ACD">
        <w:t>upsampled</w:t>
      </w:r>
      <w:proofErr w:type="spellEnd"/>
      <w:r w:rsidR="00A02260">
        <w:t xml:space="preserve"> and </w:t>
      </w:r>
      <w:r w:rsidR="009C7ACD">
        <w:t xml:space="preserve">the </w:t>
      </w:r>
      <w:proofErr w:type="spellStart"/>
      <w:r w:rsidR="009C7ACD">
        <w:t>downsampled</w:t>
      </w:r>
      <w:proofErr w:type="spellEnd"/>
      <w:r w:rsidR="009C7ACD">
        <w:t xml:space="preserve"> models under</w:t>
      </w:r>
      <w:r w:rsidR="00A02260">
        <w:t>go</w:t>
      </w:r>
      <w:r w:rsidR="009C7ACD">
        <w:t xml:space="preserve"> an additional step of </w:t>
      </w:r>
      <w:r w:rsidR="009C7ACD" w:rsidRPr="00385467">
        <w:rPr>
          <w:i/>
          <w:iCs/>
        </w:rPr>
        <w:t xml:space="preserve">Tomek’s </w:t>
      </w:r>
      <w:r w:rsidR="00385467" w:rsidRPr="00385467">
        <w:rPr>
          <w:i/>
          <w:iCs/>
        </w:rPr>
        <w:t>L</w:t>
      </w:r>
      <w:r w:rsidR="009C7ACD" w:rsidRPr="00385467">
        <w:rPr>
          <w:i/>
          <w:iCs/>
        </w:rPr>
        <w:t>inks</w:t>
      </w:r>
      <w:r w:rsidR="00A02260">
        <w:t xml:space="preserve"> removal</w:t>
      </w:r>
      <w:r w:rsidR="009C7ACD">
        <w:t>, a procedure that removes majority class observations that are the nearest neighbor of an observation belonging to the minority class</w:t>
      </w:r>
      <w:r w:rsidR="00A02260">
        <w:t xml:space="preserve">. This is intended to </w:t>
      </w:r>
      <w:r w:rsidR="009C7ACD">
        <w:t>improv</w:t>
      </w:r>
      <w:r w:rsidR="00A02260">
        <w:t xml:space="preserve">e </w:t>
      </w:r>
      <w:r w:rsidR="009C7ACD">
        <w:t xml:space="preserve">the classification boundary of the training data and the predictive power of the trained model. </w:t>
      </w:r>
    </w:p>
    <w:p w14:paraId="27A383EC" w14:textId="249760AB" w:rsidR="00A466BA" w:rsidRPr="00DC7733" w:rsidRDefault="00A02260" w:rsidP="00A37965">
      <w:r>
        <w:t xml:space="preserve">During hyperparameter tuning I introduce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to</w:t>
      </w:r>
      <w:r w:rsidR="009C7ACD">
        <w:t xml:space="preserve"> logistic regression</w:t>
      </w:r>
      <w:r>
        <w:t>, resulting in an</w:t>
      </w:r>
      <w:r w:rsidR="009C7ACD">
        <w:t xml:space="preserve"> elastic net</w:t>
      </w:r>
      <w:r>
        <w:t xml:space="preserve"> model.</w:t>
      </w:r>
      <w:r w:rsidR="009C7ACD">
        <w:t xml:space="preserve"> </w:t>
      </w:r>
      <w:r w:rsidR="0020565D">
        <w:t>For this specific case all predictors unde</w:t>
      </w:r>
      <w:r w:rsidR="00385467">
        <w:t>rgo</w:t>
      </w:r>
      <w:r w:rsidR="0020565D">
        <w:t xml:space="preserve"> normalization. </w:t>
      </w:r>
      <w:r w:rsidR="00FD631B">
        <w:t>Elastic net combines both the Ridge and LASSO penalt</w:t>
      </w:r>
      <w:r w:rsidR="0020565D">
        <w:t xml:space="preserve">ies </w:t>
      </w:r>
      <w:r w:rsidR="00FD631B">
        <w:t xml:space="preserve">to shrink </w:t>
      </w:r>
      <w:r w:rsidR="0020565D">
        <w:t>the estimated coefficients</w:t>
      </w:r>
      <w:r w:rsidR="00FD631B">
        <w:t xml:space="preserve">. </w:t>
      </w:r>
      <w:r w:rsidR="0020565D">
        <w:t xml:space="preserve">Both the size of these penalties as well as the </w:t>
      </w:r>
      <w:r w:rsidR="0020565D">
        <w:lastRenderedPageBreak/>
        <w:t xml:space="preserve">mixture between </w:t>
      </w:r>
      <w:r w:rsidR="00074424">
        <w:t>the two</w:t>
      </w:r>
      <w:r w:rsidR="0020565D">
        <w:t xml:space="preserve"> are tunable hyperparameters </w:t>
      </w:r>
      <w:r w:rsidR="0019171A">
        <w:t>(</w:t>
      </w:r>
      <w:r w:rsidR="0019171A">
        <w:rPr>
          <w:i/>
          <w:iCs/>
        </w:rPr>
        <w:t>penalty</w:t>
      </w:r>
      <w:r w:rsidR="0019171A">
        <w:t xml:space="preserve"> and </w:t>
      </w:r>
      <w:r w:rsidR="0019171A">
        <w:rPr>
          <w:i/>
          <w:iCs/>
        </w:rPr>
        <w:t>mixture</w:t>
      </w:r>
      <w:r w:rsidR="0019171A">
        <w:t xml:space="preserve">) </w:t>
      </w:r>
      <w:r w:rsidR="0020565D">
        <w:t xml:space="preserve">that I tune </w:t>
      </w:r>
      <w:r w:rsidR="00924E52">
        <w:t>using</w:t>
      </w:r>
      <w:r w:rsidR="0020565D">
        <w:t xml:space="preserve"> a grid search strategy. </w:t>
      </w:r>
    </w:p>
    <w:p w14:paraId="79793826" w14:textId="2B6880C8" w:rsidR="003D63AF" w:rsidRPr="003D63AF" w:rsidRDefault="00903E87" w:rsidP="00EA0B8F">
      <w:pPr>
        <w:pStyle w:val="berschrift2"/>
      </w:pPr>
      <w:r>
        <w:t>Random Forest</w:t>
      </w:r>
    </w:p>
    <w:p w14:paraId="1B4318F1" w14:textId="0097A8DF" w:rsidR="00186DE0" w:rsidRDefault="00082145" w:rsidP="00A37965">
      <w:r w:rsidRPr="009446D8">
        <w:rPr>
          <w:i/>
          <w:iCs/>
        </w:rPr>
        <w:t>Random Forest</w:t>
      </w:r>
      <w:r>
        <w:t xml:space="preserve"> is a non-parametric ensemble learning algorithm</w:t>
      </w:r>
      <w:r w:rsidR="000B43C2">
        <w:t xml:space="preserve">, </w:t>
      </w:r>
      <w:r>
        <w:t xml:space="preserve">comprised of a set of </w:t>
      </w:r>
      <w:r w:rsidRPr="009446D8">
        <w:rPr>
          <w:i/>
          <w:iCs/>
        </w:rPr>
        <w:t>Decision Tree</w:t>
      </w:r>
      <w:r>
        <w:t xml:space="preserve"> models</w:t>
      </w:r>
      <w:r w:rsidR="000B43C2">
        <w:t>.</w:t>
      </w:r>
      <w:r>
        <w:t xml:space="preserve"> </w:t>
      </w:r>
      <w:r w:rsidR="000B43C2">
        <w:t xml:space="preserve">These </w:t>
      </w:r>
      <w:proofErr w:type="spellStart"/>
      <w:r w:rsidR="000B43C2">
        <w:t>submodels</w:t>
      </w:r>
      <w:proofErr w:type="spellEnd"/>
      <w:r w:rsidR="000B43C2">
        <w:t xml:space="preserve"> aim to </w:t>
      </w:r>
      <w:r w:rsidR="00D9371E">
        <w:t xml:space="preserve">create decision rules to </w:t>
      </w:r>
      <w:r w:rsidR="003C1791">
        <w:t>split the data into</w:t>
      </w:r>
      <w:r w:rsidR="00D9371E">
        <w:t xml:space="preserve"> homogenous</w:t>
      </w:r>
      <w:r w:rsidR="000B43C2">
        <w:t xml:space="preserve"> </w:t>
      </w:r>
      <w:r w:rsidR="005A2A78">
        <w:t>subsets</w:t>
      </w:r>
      <w:r w:rsidR="00D9371E">
        <w:t>,</w:t>
      </w:r>
      <w:r w:rsidR="005A2A78">
        <w:t xml:space="preserve"> </w:t>
      </w:r>
      <w:r w:rsidR="00A30BE9">
        <w:t>by splitting based on</w:t>
      </w:r>
      <w:r w:rsidR="005A2A78">
        <w:t xml:space="preserve"> Gini</w:t>
      </w:r>
      <w:r w:rsidR="00A30BE9">
        <w:t xml:space="preserve"> impurity</w:t>
      </w:r>
      <w:r w:rsidR="003C1791">
        <w:t xml:space="preserve"> at each </w:t>
      </w:r>
      <w:r w:rsidR="005A2A78">
        <w:t xml:space="preserve">decision </w:t>
      </w:r>
      <w:r w:rsidR="003C1791">
        <w:t>node</w:t>
      </w:r>
      <w:r w:rsidR="00D9371E">
        <w:t xml:space="preserve"> </w:t>
      </w:r>
      <w:r w:rsidR="000B43C2">
        <w:fldChar w:fldCharType="begin"/>
      </w:r>
      <w:r w:rsidR="00C069E4">
        <w:instrText xml:space="preserve"> ADDIN ZOTERO_ITEM CSL_CITATION {"citationID":"B6rvNqS3","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fldChar w:fldCharType="separate"/>
      </w:r>
      <w:r w:rsidR="00C069E4">
        <w:rPr>
          <w:noProof/>
        </w:rPr>
        <w:t>(Kuhn &amp; Johnson, 2013)</w:t>
      </w:r>
      <w:r w:rsidR="000B43C2">
        <w:fldChar w:fldCharType="end"/>
      </w:r>
      <w:r w:rsidR="000B43C2">
        <w:t>. Th</w:t>
      </w:r>
      <w:r w:rsidR="00186DE0">
        <w:t xml:space="preserve">is </w:t>
      </w:r>
      <w:r w:rsidR="000B43C2">
        <w:t xml:space="preserve">algorithm is </w:t>
      </w:r>
      <w:r w:rsidR="00186DE0">
        <w:t xml:space="preserve">known to suffer from large variance, meaning that the smallest changes to the training data can have a large influence on the </w:t>
      </w:r>
      <w:r w:rsidR="000B43C2">
        <w:t xml:space="preserve">overall </w:t>
      </w:r>
      <w:r w:rsidR="00186DE0">
        <w:t xml:space="preserve">model fit. </w:t>
      </w:r>
      <w:r w:rsidR="00186DE0" w:rsidRPr="009446D8">
        <w:rPr>
          <w:i/>
          <w:iCs/>
        </w:rPr>
        <w:t>Random Forest</w:t>
      </w:r>
      <w:r w:rsidR="00186DE0">
        <w:t xml:space="preserve"> </w:t>
      </w:r>
      <w:r>
        <w:t xml:space="preserve">is built upon the idea of </w:t>
      </w:r>
      <w:r w:rsidR="00186DE0">
        <w:t xml:space="preserve">exploiting this property by letting </w:t>
      </w:r>
      <w:r w:rsidR="007D72A9">
        <w:t>its</w:t>
      </w:r>
      <w:r w:rsidR="00186DE0">
        <w:t xml:space="preserve"> </w:t>
      </w:r>
      <w:r w:rsidR="00186DE0">
        <w:rPr>
          <w:i/>
          <w:iCs/>
        </w:rPr>
        <w:t xml:space="preserve">weak </w:t>
      </w:r>
      <w:r w:rsidR="007D72A9">
        <w:rPr>
          <w:i/>
          <w:iCs/>
        </w:rPr>
        <w:t>classifiers</w:t>
      </w:r>
      <w:r w:rsidR="00186DE0">
        <w:t xml:space="preserve"> vote on the final </w:t>
      </w:r>
      <w:r w:rsidR="007D72A9">
        <w:t>ensemble predictions</w:t>
      </w:r>
      <w:r w:rsidR="00186DE0">
        <w:t xml:space="preserve"> based on their own</w:t>
      </w:r>
      <w:r w:rsidR="008B2D63">
        <w:t xml:space="preserve">, highly variant </w:t>
      </w:r>
      <w:r w:rsidR="007D72A9">
        <w:t>predictions</w:t>
      </w:r>
      <w:r w:rsidR="00042544">
        <w:t xml:space="preserve">. The singular trees are made weak due to </w:t>
      </w:r>
      <w:r w:rsidR="00186DE0">
        <w:t xml:space="preserve">limited access to </w:t>
      </w:r>
      <w:r w:rsidR="00042544">
        <w:t xml:space="preserve">the training data, as each tree is only trained on a set number of </w:t>
      </w:r>
      <w:r w:rsidR="00186DE0">
        <w:t xml:space="preserve">bootstrapped predictor variables </w:t>
      </w:r>
      <w:r w:rsidR="00186DE0">
        <w:fldChar w:fldCharType="begin"/>
      </w:r>
      <w:r w:rsidR="00C069E4">
        <w:instrText xml:space="preserve"> ADDIN ZOTERO_ITEM CSL_CITATION {"citationID":"HjQdpYFQ","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C069E4">
        <w:rPr>
          <w:noProof/>
        </w:rPr>
        <w:t>(Kuhn &amp; Johnson, 2013)</w:t>
      </w:r>
      <w:r w:rsidR="00186DE0">
        <w:fldChar w:fldCharType="end"/>
      </w:r>
      <w:r w:rsidR="00186DE0">
        <w:t xml:space="preserve">. This </w:t>
      </w:r>
      <w:r w:rsidR="00042544">
        <w:t>approach</w:t>
      </w:r>
      <w:r w:rsidR="00186DE0">
        <w:t xml:space="preserve"> </w:t>
      </w:r>
      <w:r w:rsidR="00FF56F7">
        <w:t>is intended</w:t>
      </w:r>
      <w:r w:rsidR="00042544">
        <w:t xml:space="preserve"> to counteract overfitting on the training data as no tree is trained on the entire data set. This strategy </w:t>
      </w:r>
      <w:r w:rsidR="00186DE0">
        <w:t xml:space="preserve">uses the bias-variance-tradeoff in Machine Learning to drive down bias at the expense of increased variance, intended to ultimately </w:t>
      </w:r>
      <w:r w:rsidR="00FF56F7">
        <w:t>result</w:t>
      </w:r>
      <w:r w:rsidR="00186DE0">
        <w:t xml:space="preserve"> </w:t>
      </w:r>
      <w:r w:rsidR="00FF56F7">
        <w:t>in</w:t>
      </w:r>
      <w:r w:rsidR="00186DE0">
        <w:t xml:space="preserve"> more accurate and stable predictions. </w:t>
      </w:r>
    </w:p>
    <w:p w14:paraId="3ABEBC6B" w14:textId="03FAADFC" w:rsidR="00F13088" w:rsidRDefault="00D53A25" w:rsidP="00A37965">
      <w:r w:rsidRPr="009446D8">
        <w:rPr>
          <w:i/>
          <w:iCs/>
        </w:rPr>
        <w:t>Random Forest</w:t>
      </w:r>
      <w:r>
        <w:t xml:space="preserve"> </w:t>
      </w:r>
      <w:r w:rsidR="00EE4725">
        <w:t>do</w:t>
      </w:r>
      <w:r>
        <w:t>es</w:t>
      </w:r>
      <w:r w:rsidR="00EE4725">
        <w:t xml:space="preserve"> not share </w:t>
      </w:r>
      <w:r>
        <w:t>the</w:t>
      </w:r>
      <w:r w:rsidR="00EE4725">
        <w:t xml:space="preserve"> assumption</w:t>
      </w:r>
      <w:r>
        <w:t>s of logistic regression</w:t>
      </w:r>
      <w:r w:rsidR="00EE4725">
        <w:t>, but fewer correlated predictors might improve the</w:t>
      </w:r>
      <w:r w:rsidR="000E163B">
        <w:t xml:space="preserve"> </w:t>
      </w:r>
      <w:r w:rsidR="000E163B" w:rsidRPr="00D5650C">
        <w:rPr>
          <w:i/>
          <w:iCs/>
        </w:rPr>
        <w:t>variable</w:t>
      </w:r>
      <w:r w:rsidR="00EE4725" w:rsidRPr="00D5650C">
        <w:rPr>
          <w:i/>
          <w:iCs/>
        </w:rPr>
        <w:t xml:space="preserve"> importan</w:t>
      </w:r>
      <w:r w:rsidR="00F6606D" w:rsidRPr="00D5650C">
        <w:rPr>
          <w:i/>
          <w:iCs/>
        </w:rPr>
        <w:t>ce</w:t>
      </w:r>
      <w:r w:rsidR="00EE4725">
        <w:t xml:space="preserve"> score estimates of tree-based algorithms</w:t>
      </w:r>
      <w:r w:rsidR="0019569C">
        <w:t xml:space="preserve"> </w:t>
      </w:r>
      <w:r w:rsidR="0019569C">
        <w:fldChar w:fldCharType="begin"/>
      </w:r>
      <w:r w:rsidR="00C069E4">
        <w:instrText xml:space="preserve"> ADDIN ZOTERO_ITEM CSL_CITATION {"citationID":"a185LH7k","properties":{"formattedCitation":"(Kuhn &amp; Johnson, 2019)","plainCitation":"(Kuhn &amp;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C069E4">
        <w:rPr>
          <w:noProof/>
        </w:rPr>
        <w:t>(Kuhn &amp; Johnson, 2019)</w:t>
      </w:r>
      <w:r w:rsidR="0019569C">
        <w:fldChar w:fldCharType="end"/>
      </w:r>
      <w:r w:rsidR="00EE4725">
        <w:t xml:space="preserve">. </w:t>
      </w:r>
      <w:r>
        <w:t xml:space="preserve">Strongly correlated predictors indicating the presence of infrastructure or topological features are hence removed from the training data for </w:t>
      </w:r>
      <w:r w:rsidRPr="009446D8">
        <w:rPr>
          <w:i/>
          <w:iCs/>
        </w:rPr>
        <w:t>Random Forest</w:t>
      </w:r>
      <w:r>
        <w:t xml:space="preserve">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068822D6" w:rsidR="00382666" w:rsidRDefault="00F13088" w:rsidP="00A37965">
      <w:r>
        <w:t xml:space="preserve">Unlike logistic regression and </w:t>
      </w:r>
      <w:proofErr w:type="spellStart"/>
      <w:r w:rsidRPr="009446D8">
        <w:rPr>
          <w:i/>
          <w:iCs/>
        </w:rPr>
        <w:t>xgboost</w:t>
      </w:r>
      <w:proofErr w:type="spellEnd"/>
      <w:r>
        <w:t xml:space="preserve">, </w:t>
      </w:r>
      <w:r w:rsidRPr="009446D8">
        <w:rPr>
          <w:i/>
          <w:iCs/>
        </w:rPr>
        <w:t>Random Forest</w:t>
      </w:r>
      <w:r>
        <w:t xml:space="preserve"> does not require one-hot encoding of categorical variables. Despite this, due to the used software requiring exclusively numeric predictors for subsampling one-hot encoding still </w:t>
      </w:r>
      <w:proofErr w:type="gramStart"/>
      <w:r>
        <w:t>has to</w:t>
      </w:r>
      <w:proofErr w:type="gramEnd"/>
      <w:r>
        <w:t xml:space="preserve"> be used for all </w:t>
      </w:r>
      <w:r w:rsidRPr="009446D8">
        <w:rPr>
          <w:i/>
          <w:iCs/>
        </w:rPr>
        <w:t>Random Forest</w:t>
      </w:r>
      <w:r>
        <w:t xml:space="preserve"> models except the naïve estimation. Subsampling is conducted in the same way as for logistic regression, with SMOTE and </w:t>
      </w:r>
      <w:proofErr w:type="spellStart"/>
      <w:r>
        <w:t>NearMiss</w:t>
      </w:r>
      <w:proofErr w:type="spellEnd"/>
      <w:r>
        <w:t xml:space="preserve"> 1 </w:t>
      </w:r>
      <w:r>
        <w:lastRenderedPageBreak/>
        <w:t>being used in combination with Tomek’s links removal.</w:t>
      </w:r>
      <w:r w:rsidR="002E462B">
        <w:t xml:space="preserve"> </w:t>
      </w:r>
      <w:r w:rsidR="006B75CE">
        <w:t xml:space="preserve">Neither </w:t>
      </w:r>
      <w:r w:rsidR="006B75CE" w:rsidRPr="009446D8">
        <w:rPr>
          <w:i/>
          <w:iCs/>
        </w:rPr>
        <w:t>Random Forest</w:t>
      </w:r>
      <w:r w:rsidR="006B75CE">
        <w:t xml:space="preserve"> nor </w:t>
      </w:r>
      <w:proofErr w:type="spellStart"/>
      <w:r w:rsidR="006B75CE" w:rsidRPr="009446D8">
        <w:rPr>
          <w:i/>
          <w:iCs/>
        </w:rPr>
        <w:t>xgboost</w:t>
      </w:r>
      <w:proofErr w:type="spellEnd"/>
      <w:r w:rsidR="006B75CE">
        <w:t xml:space="preserve"> require any additional preprocessing, highlighting </w:t>
      </w:r>
      <w:r w:rsidR="00985AA9">
        <w:t>this</w:t>
      </w:r>
      <w:r w:rsidR="006B75CE">
        <w:t xml:space="preserve"> inherent strength of these non-parametric, tree-based models</w:t>
      </w:r>
      <w:r w:rsidR="00985AA9">
        <w:t xml:space="preserve">. </w:t>
      </w:r>
    </w:p>
    <w:p w14:paraId="2FAD157B" w14:textId="236B5F57" w:rsidR="000B43C2" w:rsidRDefault="000B43C2" w:rsidP="00A37965">
      <w:r w:rsidRPr="009446D8">
        <w:rPr>
          <w:i/>
          <w:iCs/>
        </w:rPr>
        <w:t>Random Forest</w:t>
      </w:r>
      <w:r>
        <w:t xml:space="preserve"> </w:t>
      </w:r>
      <w:r w:rsidR="00804ACA">
        <w:t xml:space="preserve">has multiple hyperparameters that can be tuned, such as </w:t>
      </w:r>
      <w:r>
        <w:t>the minimal number of data points required at each node to qualify for further splitting</w:t>
      </w:r>
      <w:r w:rsidR="00644CF1">
        <w:t xml:space="preserve"> (</w:t>
      </w:r>
      <w:proofErr w:type="spellStart"/>
      <w:r w:rsidR="00644CF1" w:rsidRPr="00644CF1">
        <w:rPr>
          <w:i/>
          <w:iCs/>
        </w:rPr>
        <w:t>min_n</w:t>
      </w:r>
      <w:proofErr w:type="spellEnd"/>
      <w:r w:rsidR="00644CF1">
        <w:t>)</w:t>
      </w:r>
      <w:r>
        <w:t>, the number of bootstrapped predictors at each split</w:t>
      </w:r>
      <w:r w:rsidR="00644CF1">
        <w:t xml:space="preserve"> (</w:t>
      </w:r>
      <w:proofErr w:type="spellStart"/>
      <w:r w:rsidR="00644CF1" w:rsidRPr="00644CF1">
        <w:rPr>
          <w:i/>
          <w:iCs/>
        </w:rPr>
        <w:t>mtry</w:t>
      </w:r>
      <w:proofErr w:type="spellEnd"/>
      <w:r w:rsidR="00644CF1">
        <w:t>)</w:t>
      </w:r>
      <w:r>
        <w:t xml:space="preserve">, as well as the total number of trees grown </w:t>
      </w:r>
      <w:r w:rsidR="00644CF1">
        <w:t xml:space="preserve">for </w:t>
      </w:r>
      <w:r>
        <w:t xml:space="preserve">the </w:t>
      </w:r>
      <w:r w:rsidR="00644CF1">
        <w:t>ensemble (</w:t>
      </w:r>
      <w:r w:rsidR="00644CF1">
        <w:rPr>
          <w:i/>
          <w:iCs/>
        </w:rPr>
        <w:t>trees</w:t>
      </w:r>
      <w:r w:rsidR="00644CF1">
        <w:t>)</w:t>
      </w:r>
      <w:r>
        <w:t>.</w:t>
      </w:r>
      <w:r w:rsidR="00804ACA">
        <w:t xml:space="preserve"> During hyperparameter tuning the latter is kept constant at 500 trees due to computational restraints, while the two former parameters are tuned using grid-search. </w:t>
      </w:r>
    </w:p>
    <w:p w14:paraId="0C5612A1" w14:textId="4DF9443D" w:rsidR="003D63AF" w:rsidRPr="003D63AF" w:rsidRDefault="00F13088" w:rsidP="00EA0B8F">
      <w:pPr>
        <w:pStyle w:val="berschrift2"/>
      </w:pPr>
      <w:proofErr w:type="spellStart"/>
      <w:r>
        <w:t>xgboost</w:t>
      </w:r>
      <w:proofErr w:type="spellEnd"/>
    </w:p>
    <w:p w14:paraId="64861C43" w14:textId="25AA6C0E" w:rsidR="00BA7EA3" w:rsidRDefault="00BA7EA3" w:rsidP="00A37965">
      <w:proofErr w:type="spellStart"/>
      <w:r w:rsidRPr="009446D8">
        <w:rPr>
          <w:i/>
          <w:iCs/>
        </w:rPr>
        <w:t>xgboost</w:t>
      </w:r>
      <w:proofErr w:type="spellEnd"/>
      <w:r>
        <w:t xml:space="preserve"> is an implementation of the </w:t>
      </w:r>
      <w:r w:rsidRPr="001D48C9">
        <w:t>boosted trees</w:t>
      </w:r>
      <w:r>
        <w:t xml:space="preserve"> method. </w:t>
      </w:r>
      <w:r w:rsidR="00D430AF">
        <w:t xml:space="preserve">Similar to </w:t>
      </w:r>
      <w:r w:rsidR="00D430AF" w:rsidRPr="009446D8">
        <w:rPr>
          <w:i/>
          <w:iCs/>
        </w:rPr>
        <w:t>Random Forest</w:t>
      </w:r>
      <w:r w:rsidR="00D430AF">
        <w:t xml:space="preserve"> it is an ensemble algorithm that relies on using multiple </w:t>
      </w:r>
      <w:r w:rsidR="00D430AF" w:rsidRPr="009446D8">
        <w:rPr>
          <w:i/>
          <w:iCs/>
        </w:rPr>
        <w:t>Decision Trees</w:t>
      </w:r>
      <w:r w:rsidR="00D430AF">
        <w:t xml:space="preserve"> as </w:t>
      </w:r>
      <w:r w:rsidR="00D430AF">
        <w:rPr>
          <w:i/>
          <w:iCs/>
        </w:rPr>
        <w:t xml:space="preserve">weak classifiers </w:t>
      </w:r>
      <w:r w:rsidR="00D430AF">
        <w:t>(with a predictive power marginally better than random classification)</w:t>
      </w:r>
      <w:r w:rsidR="00D430AF">
        <w:rPr>
          <w:i/>
          <w:iCs/>
        </w:rPr>
        <w:t xml:space="preserve"> </w:t>
      </w:r>
      <w:r w:rsidR="00D430AF">
        <w:t>to ultimately combine</w:t>
      </w:r>
      <w:r w:rsidR="001D48C9">
        <w:t xml:space="preserve"> them</w:t>
      </w:r>
      <w:r w:rsidR="00D430AF">
        <w:t xml:space="preserve"> into a </w:t>
      </w:r>
      <w:r w:rsidR="00D430AF">
        <w:rPr>
          <w:i/>
          <w:iCs/>
        </w:rPr>
        <w:t>strong</w:t>
      </w:r>
      <w:r w:rsidR="00833E68">
        <w:rPr>
          <w:i/>
          <w:iCs/>
        </w:rPr>
        <w:t xml:space="preserve"> ensemble</w:t>
      </w:r>
      <w:r w:rsidR="00D430AF">
        <w:rPr>
          <w:i/>
          <w:iCs/>
        </w:rPr>
        <w:t xml:space="preserve"> classifier </w:t>
      </w:r>
      <w:r w:rsidR="00D430AF" w:rsidRPr="00D430AF">
        <w:fldChar w:fldCharType="begin"/>
      </w:r>
      <w:r w:rsidR="00C069E4">
        <w:instrText xml:space="preserve"> ADDIN ZOTERO_ITEM CSL_CITATION {"citationID":"Y8Pj2UpP","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D430AF">
        <w:fldChar w:fldCharType="separate"/>
      </w:r>
      <w:r w:rsidR="00C069E4">
        <w:rPr>
          <w:noProof/>
        </w:rPr>
        <w:t>(Kuhn &amp; Johnson, 2013)</w:t>
      </w:r>
      <w:r w:rsidR="00D430AF" w:rsidRPr="00D430AF">
        <w:fldChar w:fldCharType="end"/>
      </w:r>
      <w:r w:rsidR="00D430AF" w:rsidRPr="00D430AF">
        <w:t>.</w:t>
      </w:r>
      <w:r w:rsidR="00D430AF">
        <w:t xml:space="preserve"> Despite this similarity in concept boosted trees algorithms do not grow independent trees in parallel, as </w:t>
      </w:r>
      <w:r w:rsidR="00D430AF" w:rsidRPr="009446D8">
        <w:rPr>
          <w:i/>
          <w:iCs/>
        </w:rPr>
        <w:t>Random Forest</w:t>
      </w:r>
      <w:r w:rsidR="00D430AF">
        <w:t xml:space="preserve"> does. Instead the </w:t>
      </w:r>
      <w:r w:rsidR="00D430AF" w:rsidRPr="009446D8">
        <w:rPr>
          <w:i/>
          <w:iCs/>
        </w:rPr>
        <w:t>Decision Trees</w:t>
      </w:r>
      <w:r w:rsidR="00D430AF">
        <w:t xml:space="preserve"> grown by boosted trees are fit sequentially with each subsequent tree attempting to minimize the loss of its preceding trees by placing more weights on their misclassified samples, u</w:t>
      </w:r>
      <w:r w:rsidR="00D430AF" w:rsidRPr="00D430AF">
        <w:t>pdat</w:t>
      </w:r>
      <w:r w:rsidR="00D430AF">
        <w:t>ing</w:t>
      </w:r>
      <w:r w:rsidR="00D430AF" w:rsidRPr="00D430AF">
        <w:t xml:space="preserve"> the predicted value</w:t>
      </w:r>
      <w:r w:rsidR="00D430AF">
        <w:t>s</w:t>
      </w:r>
      <w:r w:rsidR="00D430AF" w:rsidRPr="00D430AF">
        <w:t xml:space="preserve"> by adding the previous </w:t>
      </w:r>
      <w:r w:rsidR="00833E68">
        <w:t>tree’s</w:t>
      </w:r>
      <w:r w:rsidR="00D430AF" w:rsidRPr="00D430AF">
        <w:t xml:space="preserve"> predict</w:t>
      </w:r>
      <w:r w:rsidR="00833E68">
        <w:t xml:space="preserve">ions </w:t>
      </w:r>
      <w:r w:rsidR="00D430AF" w:rsidRPr="00D430AF">
        <w:t>to the predicted value</w:t>
      </w:r>
      <w:r w:rsidR="00833E68">
        <w:t xml:space="preserve">s of the current tree </w:t>
      </w:r>
      <w:r w:rsidR="00833E68">
        <w:fldChar w:fldCharType="begin"/>
      </w:r>
      <w:r w:rsidR="00C069E4">
        <w:instrText xml:space="preserve"> ADDIN ZOTERO_ITEM CSL_CITATION {"citationID":"Kwx5Kaxg","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fldChar w:fldCharType="separate"/>
      </w:r>
      <w:r w:rsidR="00C069E4">
        <w:rPr>
          <w:noProof/>
        </w:rPr>
        <w:t>(Kuhn &amp; Johnson, 2013)</w:t>
      </w:r>
      <w:r w:rsidR="00833E68">
        <w:fldChar w:fldCharType="end"/>
      </w:r>
      <w:r w:rsidR="00833E68">
        <w:t xml:space="preserve">. This approach has been wildly successful </w:t>
      </w:r>
      <w:r w:rsidR="00475BC1">
        <w:t xml:space="preserve">and popular </w:t>
      </w:r>
      <w:r w:rsidR="00833E68">
        <w:t>in classification tasks</w:t>
      </w:r>
      <w:r w:rsidR="007D72A9">
        <w:t xml:space="preserve">, especially with the </w:t>
      </w:r>
      <w:proofErr w:type="spellStart"/>
      <w:r w:rsidR="007D72A9" w:rsidRPr="009446D8">
        <w:rPr>
          <w:i/>
          <w:iCs/>
        </w:rPr>
        <w:t>xgboost</w:t>
      </w:r>
      <w:proofErr w:type="spellEnd"/>
      <w:r w:rsidR="007D72A9">
        <w:t xml:space="preserve"> implementation that has taken gradient boosting to the extreme with parallelization, fast optimization and convergence and overall computational efficiency. </w:t>
      </w:r>
      <w:r w:rsidR="00475BC1">
        <w:t xml:space="preserve">Like </w:t>
      </w:r>
      <w:r w:rsidR="00475BC1" w:rsidRPr="009446D8">
        <w:rPr>
          <w:i/>
          <w:iCs/>
        </w:rPr>
        <w:t>Random Forest</w:t>
      </w:r>
      <w:r w:rsidR="00475BC1">
        <w:t xml:space="preserve"> </w:t>
      </w:r>
      <w:proofErr w:type="spellStart"/>
      <w:r w:rsidR="00475BC1" w:rsidRPr="009446D8">
        <w:rPr>
          <w:i/>
          <w:iCs/>
        </w:rPr>
        <w:t>xgboost</w:t>
      </w:r>
      <w:proofErr w:type="spellEnd"/>
      <w:r w:rsidR="00475BC1">
        <w:t xml:space="preserve"> also creates </w:t>
      </w:r>
      <w:r w:rsidR="00475BC1" w:rsidRPr="00475BC1">
        <w:rPr>
          <w:i/>
          <w:iCs/>
        </w:rPr>
        <w:t>weak classifiers</w:t>
      </w:r>
      <w:r w:rsidR="00475BC1">
        <w:t xml:space="preserve"> by limiting the access of </w:t>
      </w:r>
      <w:r w:rsidR="00475BC1" w:rsidRPr="009446D8">
        <w:rPr>
          <w:i/>
          <w:iCs/>
        </w:rPr>
        <w:t>Decision Trees</w:t>
      </w:r>
      <w:r w:rsidR="00475BC1">
        <w:t xml:space="preserve"> to training data, but unlike </w:t>
      </w:r>
      <w:r w:rsidR="00475BC1" w:rsidRPr="009446D8">
        <w:rPr>
          <w:i/>
          <w:iCs/>
        </w:rPr>
        <w:t>Random Forest</w:t>
      </w:r>
      <w:r w:rsidR="00475BC1">
        <w:t xml:space="preserve"> it does so by </w:t>
      </w:r>
      <w:r w:rsidR="00BE5A20">
        <w:t>sub</w:t>
      </w:r>
      <w:r w:rsidR="00475BC1">
        <w:t xml:space="preserve">sampling the number of samples accessible during each boosting iteration instead of bootstrapping predictor variables. </w:t>
      </w:r>
    </w:p>
    <w:p w14:paraId="70033159" w14:textId="061D4A38" w:rsidR="00F13088" w:rsidRDefault="00BE5A20" w:rsidP="00A37965">
      <w:r>
        <w:lastRenderedPageBreak/>
        <w:t xml:space="preserve">Like </w:t>
      </w:r>
      <w:r w:rsidRPr="009446D8">
        <w:rPr>
          <w:i/>
          <w:iCs/>
        </w:rPr>
        <w:t>Random Forest</w:t>
      </w:r>
      <w:r>
        <w:t xml:space="preserve">, </w:t>
      </w:r>
      <w:proofErr w:type="spellStart"/>
      <w:r w:rsidRPr="009446D8">
        <w:rPr>
          <w:i/>
          <w:iCs/>
        </w:rPr>
        <w:t>xgboost</w:t>
      </w:r>
      <w:proofErr w:type="spellEnd"/>
      <w:r>
        <w:t xml:space="preserve"> does not share the assumptions of logistic regression. Nevertheless, the same selection of variables is used to remove </w:t>
      </w:r>
      <w:r w:rsidR="00D030D1">
        <w:t>highly correlated</w:t>
      </w:r>
      <w:r>
        <w:t xml:space="preserve"> predictors from the training data and ensure reliable </w:t>
      </w:r>
      <w:r w:rsidRPr="00D030D1">
        <w:rPr>
          <w:i/>
          <w:iCs/>
        </w:rPr>
        <w:t>variable importance</w:t>
      </w:r>
      <w:r>
        <w:t xml:space="preserve"> scores. </w:t>
      </w:r>
      <w:r w:rsidR="00A73C42">
        <w:t xml:space="preserve">The pre-processing steps for </w:t>
      </w:r>
      <w:proofErr w:type="spellStart"/>
      <w:r w:rsidR="00A73C42" w:rsidRPr="009446D8">
        <w:rPr>
          <w:i/>
          <w:iCs/>
        </w:rPr>
        <w:t>xgboost</w:t>
      </w:r>
      <w:proofErr w:type="spellEnd"/>
      <w:r w:rsidR="00A73C42">
        <w:t xml:space="preserve"> are the same as for </w:t>
      </w:r>
      <w:r w:rsidR="00A73C42" w:rsidRPr="009446D8">
        <w:rPr>
          <w:i/>
          <w:iCs/>
        </w:rPr>
        <w:t>Random Forest</w:t>
      </w:r>
      <w:r w:rsidR="00A73C42">
        <w:t xml:space="preserve">, </w:t>
      </w:r>
      <w:proofErr w:type="gramStart"/>
      <w:r w:rsidR="00A73C42">
        <w:t>with the exception of</w:t>
      </w:r>
      <w:proofErr w:type="gramEnd"/>
      <w:r w:rsidR="00A73C42">
        <w:t xml:space="preserve"> one-hot encoding of categorical predictors being uniformly applied all models, due to the requirements of the implementation of </w:t>
      </w:r>
      <w:proofErr w:type="spellStart"/>
      <w:r w:rsidR="00A73C42" w:rsidRPr="009446D8">
        <w:rPr>
          <w:i/>
          <w:iCs/>
        </w:rPr>
        <w:t>xgboost</w:t>
      </w:r>
      <w:proofErr w:type="spellEnd"/>
      <w:r w:rsidR="00A73C42">
        <w:t xml:space="preserve">. </w:t>
      </w:r>
    </w:p>
    <w:p w14:paraId="4F535680" w14:textId="2D3DC76D" w:rsidR="00166924" w:rsidRDefault="00166924" w:rsidP="00A37965">
      <w:proofErr w:type="spellStart"/>
      <w:r w:rsidRPr="009446D8">
        <w:rPr>
          <w:i/>
          <w:iCs/>
        </w:rPr>
        <w:t>xgboost</w:t>
      </w:r>
      <w:proofErr w:type="spellEnd"/>
      <w:r>
        <w:t xml:space="preserve"> shares the hyperparameters of </w:t>
      </w:r>
      <w:r w:rsidRPr="009446D8">
        <w:rPr>
          <w:i/>
          <w:iCs/>
        </w:rPr>
        <w:t>Random Forest</w:t>
      </w:r>
      <w:r>
        <w:t xml:space="preserve"> </w:t>
      </w:r>
      <w:r w:rsidR="00644CF1">
        <w:t>(</w:t>
      </w:r>
      <w:r w:rsidR="00644CF1" w:rsidRPr="00644CF1">
        <w:rPr>
          <w:i/>
          <w:iCs/>
        </w:rPr>
        <w:t>trees</w:t>
      </w:r>
      <w:r w:rsidR="00644CF1">
        <w:t xml:space="preserve">, </w:t>
      </w:r>
      <w:proofErr w:type="spellStart"/>
      <w:r w:rsidR="00644CF1" w:rsidRPr="00644CF1">
        <w:rPr>
          <w:i/>
          <w:iCs/>
        </w:rPr>
        <w:t>min_n</w:t>
      </w:r>
      <w:proofErr w:type="spellEnd"/>
      <w:r w:rsidR="00644CF1">
        <w:t xml:space="preserve"> &amp; </w:t>
      </w:r>
      <w:proofErr w:type="spellStart"/>
      <w:r w:rsidR="00644CF1" w:rsidRPr="00644CF1">
        <w:rPr>
          <w:i/>
          <w:iCs/>
        </w:rPr>
        <w:t>mtry</w:t>
      </w:r>
      <w:proofErr w:type="spellEnd"/>
      <w:r w:rsidR="00644CF1">
        <w:t xml:space="preserve">) </w:t>
      </w:r>
      <w:r>
        <w:t>and additionally offers tuning the depth of each tree in the ensemble</w:t>
      </w:r>
      <w:r w:rsidR="00D030D1">
        <w:t xml:space="preserve"> </w:t>
      </w:r>
      <w:r w:rsidR="00644CF1">
        <w:t xml:space="preserve">by setting the </w:t>
      </w:r>
      <w:r w:rsidR="00D030D1">
        <w:t xml:space="preserve">maximum number of </w:t>
      </w:r>
      <w:r w:rsidR="00644CF1">
        <w:t xml:space="preserve">possible </w:t>
      </w:r>
      <w:r w:rsidR="00D030D1">
        <w:t>splits</w:t>
      </w:r>
      <w:r w:rsidR="00644CF1">
        <w:t xml:space="preserve"> (</w:t>
      </w:r>
      <w:proofErr w:type="spellStart"/>
      <w:r w:rsidR="00644CF1">
        <w:rPr>
          <w:i/>
          <w:iCs/>
        </w:rPr>
        <w:t>tree_depth</w:t>
      </w:r>
      <w:proofErr w:type="spellEnd"/>
      <w:r w:rsidR="00644CF1">
        <w:t>)</w:t>
      </w:r>
      <w:r>
        <w:t>, the reduction in the loss function</w:t>
      </w:r>
      <w:r w:rsidR="00D030D1">
        <w:t xml:space="preserve"> required</w:t>
      </w:r>
      <w:r>
        <w:t xml:space="preserve"> for further splits</w:t>
      </w:r>
      <w:r w:rsidR="00644CF1">
        <w:t xml:space="preserve"> (</w:t>
      </w:r>
      <w:proofErr w:type="spellStart"/>
      <w:r w:rsidR="00644CF1" w:rsidRPr="00644CF1">
        <w:rPr>
          <w:i/>
          <w:iCs/>
        </w:rPr>
        <w:t>loss_reduction</w:t>
      </w:r>
      <w:proofErr w:type="spellEnd"/>
      <w:r w:rsidR="00644CF1">
        <w:t>)</w:t>
      </w:r>
      <w:r>
        <w:t>,</w:t>
      </w:r>
      <w:r w:rsidR="00644CF1">
        <w:t xml:space="preserve"> regulariz</w:t>
      </w:r>
      <w:r w:rsidR="00D63B6E">
        <w:t>ation of</w:t>
      </w:r>
      <w:r w:rsidR="00644CF1">
        <w:t xml:space="preserve"> the individual decision trees by weighting</w:t>
      </w:r>
      <w:r>
        <w:t xml:space="preserve"> </w:t>
      </w:r>
      <w:r w:rsidR="00644CF1">
        <w:t>the corrections made by each subsequent tree</w:t>
      </w:r>
      <w:r w:rsidR="00D63B6E">
        <w:t xml:space="preserve"> (</w:t>
      </w:r>
      <w:proofErr w:type="spellStart"/>
      <w:r w:rsidR="00D63B6E" w:rsidRPr="00D63B6E">
        <w:rPr>
          <w:i/>
          <w:iCs/>
        </w:rPr>
        <w:t>learning_rate</w:t>
      </w:r>
      <w:proofErr w:type="spellEnd"/>
      <w:r w:rsidR="00D63B6E">
        <w:t xml:space="preserve">), </w:t>
      </w:r>
      <w:r>
        <w:t>as well as the sample size of the data used for modeling within each boosting iteration</w:t>
      </w:r>
      <w:r w:rsidR="00644CF1">
        <w:t xml:space="preserve"> (</w:t>
      </w:r>
      <w:proofErr w:type="spellStart"/>
      <w:r w:rsidR="00644CF1" w:rsidRPr="00644CF1">
        <w:rPr>
          <w:i/>
          <w:iCs/>
        </w:rPr>
        <w:t>sample_size</w:t>
      </w:r>
      <w:proofErr w:type="spellEnd"/>
      <w:r w:rsidR="00644CF1">
        <w:t>)</w:t>
      </w:r>
      <w:r>
        <w:t xml:space="preserve">. During hyperparameter tuning all of these are tuned using grid-search, except for the number of trees grown, due to the high computational cost associated with large </w:t>
      </w:r>
      <w:r w:rsidR="00D030D1">
        <w:t xml:space="preserve">ensembles of trees. </w:t>
      </w:r>
    </w:p>
    <w:p w14:paraId="31637EC7" w14:textId="3CECF44E" w:rsidR="003D63AF" w:rsidRPr="003D63AF" w:rsidRDefault="00DC4308" w:rsidP="00EA0B8F">
      <w:pPr>
        <w:pStyle w:val="berschrift2"/>
      </w:pPr>
      <w:r>
        <w:t>Evaluation</w:t>
      </w:r>
      <w:r w:rsidR="00DC1445">
        <w:t xml:space="preserve"> </w:t>
      </w:r>
    </w:p>
    <w:p w14:paraId="1A5E1F34" w14:textId="3AA5B36E" w:rsidR="0074607E" w:rsidRDefault="007F1898" w:rsidP="00A37965">
      <w:r>
        <w:t>Due to the heavy imbalances in the data set</w:t>
      </w:r>
      <w:r w:rsidR="008B2F33">
        <w:t>’</w:t>
      </w:r>
      <w:r>
        <w:t xml:space="preserve">s target variable special precautions must be taken </w:t>
      </w:r>
      <w:proofErr w:type="gramStart"/>
      <w:r>
        <w:t>in order to</w:t>
      </w:r>
      <w:proofErr w:type="gramEnd"/>
      <w:r>
        <w:t xml:space="preserve"> evaluate the estimated models properly. </w:t>
      </w:r>
      <w:r w:rsidR="0074607E">
        <w:t xml:space="preserve">Since the models used in this study don’t directly predict classes, but class probabilities, the </w:t>
      </w:r>
      <w:r w:rsidR="0074607E">
        <w:rPr>
          <w:i/>
          <w:iCs/>
        </w:rPr>
        <w:t xml:space="preserve">Receiver Operator Characteristic </w:t>
      </w:r>
      <w:r w:rsidR="0074607E">
        <w:t xml:space="preserve">(ROC) curve is used to evaluate the ideal probability thresholds separating events from non-events </w:t>
      </w:r>
      <w:r w:rsidR="0074607E">
        <w:fldChar w:fldCharType="begin"/>
      </w:r>
      <w:r w:rsidR="0074607E">
        <w:instrText xml:space="preserve"> ADDIN ZOTERO_ITEM CSL_CITATION {"citationID":"4URml9Cw","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74607E">
        <w:fldChar w:fldCharType="separate"/>
      </w:r>
      <w:r w:rsidR="0074607E">
        <w:rPr>
          <w:noProof/>
        </w:rPr>
        <w:t>(Kuhn &amp; Johnson, 2013)</w:t>
      </w:r>
      <w:r w:rsidR="0074607E">
        <w:fldChar w:fldCharType="end"/>
      </w:r>
      <w:r w:rsidR="0074607E">
        <w:t xml:space="preserve">. ROC-curves for all model fits are displayed in the appendix. Similar to previous studies that use predictive modeling to predict wildfire ignition risk I use </w:t>
      </w:r>
      <w:r w:rsidR="00495AA2">
        <w:t xml:space="preserve">the </w:t>
      </w:r>
      <w:r w:rsidR="00495AA2" w:rsidRPr="00A17D80">
        <w:rPr>
          <w:i/>
          <w:iCs/>
        </w:rPr>
        <w:t>Area under the curve</w:t>
      </w:r>
      <w:r w:rsidR="00495AA2">
        <w:rPr>
          <w:i/>
          <w:iCs/>
        </w:rPr>
        <w:t xml:space="preserve"> </w:t>
      </w:r>
      <w:r w:rsidR="00495AA2">
        <w:t>(AUC) of ROC-curves as the primary metric for evaluation</w:t>
      </w:r>
      <w:r w:rsidR="00B90B2E">
        <w:t xml:space="preserve"> </w:t>
      </w:r>
      <w:r w:rsidR="00B90B2E">
        <w:fldChar w:fldCharType="begin"/>
      </w:r>
      <w:r w:rsidR="00B90B2E">
        <w:instrText xml:space="preserve"> ADDIN ZOTERO_ITEM CSL_CITATION {"citationID":"LWTKno0s","properties":{"formattedCitation":"(Catry et al., 2009; Malik et al., 2021; Rodrigues &amp; de la Riva, 2014)","plainCitation":"(Catry et al., 2009; Malik et al., 2021; Rodrigues &amp; de la Riva, 2014)","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90B2E">
        <w:fldChar w:fldCharType="separate"/>
      </w:r>
      <w:r w:rsidR="00B90B2E">
        <w:rPr>
          <w:noProof/>
        </w:rPr>
        <w:t>(Catry et al., 2009; Malik et al., 2021; Rodrigues &amp; de la Riva, 2014)</w:t>
      </w:r>
      <w:r w:rsidR="00B90B2E">
        <w:fldChar w:fldCharType="end"/>
      </w:r>
      <w:r w:rsidR="00495AA2">
        <w:t>.</w:t>
      </w:r>
    </w:p>
    <w:p w14:paraId="313C4FCF" w14:textId="165BCF3C" w:rsidR="00D43BD9" w:rsidRDefault="00495AA2" w:rsidP="00A37965">
      <w:r w:rsidRPr="0030032E">
        <w:rPr>
          <w:i/>
          <w:iCs/>
        </w:rPr>
        <w:t>Accuracy</w:t>
      </w:r>
      <w:r>
        <w:t xml:space="preserve"> is disregarded as a primary metric for evaluating model quality, as models can achieve very high accuracy scores when predicting imbalanced data if all testing samples are blindly predicted to belong to the majority class. </w:t>
      </w:r>
      <w:r w:rsidR="008B2F33">
        <w:t xml:space="preserve">In these </w:t>
      </w:r>
      <w:r w:rsidR="00461476">
        <w:lastRenderedPageBreak/>
        <w:t>cases,</w:t>
      </w:r>
      <w:r w:rsidR="008B2F33">
        <w:t xml:space="preserve"> the </w:t>
      </w:r>
      <w:r w:rsidR="008B2F33">
        <w:rPr>
          <w:i/>
          <w:iCs/>
        </w:rPr>
        <w:t>F-measure</w:t>
      </w:r>
      <w:r w:rsidR="008B2F33">
        <w:t xml:space="preserve">, defined as the harmonic mean between </w:t>
      </w:r>
      <w:r w:rsidR="008B2F33" w:rsidRPr="008B2F33">
        <w:rPr>
          <w:i/>
          <w:iCs/>
        </w:rPr>
        <w:t>recall</w:t>
      </w:r>
      <w:r w:rsidR="008B2F33">
        <w:t xml:space="preserve"> and </w:t>
      </w:r>
      <w:r w:rsidR="008B2F33">
        <w:rPr>
          <w:i/>
          <w:iCs/>
        </w:rPr>
        <w:t>precision</w:t>
      </w:r>
      <w:r w:rsidR="008B2F33">
        <w:t xml:space="preserve">, is a more reliable score due to taking both the true positive rate as well as the reliability of positive predictions into account. The </w:t>
      </w:r>
      <w:r w:rsidR="008B2F33">
        <w:rPr>
          <w:i/>
          <w:iCs/>
        </w:rPr>
        <w:t xml:space="preserve">F-measure </w:t>
      </w:r>
      <w:r w:rsidR="008B2F33" w:rsidRPr="008B2F33">
        <w:t>is defined as follows</w:t>
      </w:r>
      <w:r w:rsidR="00461476">
        <w:t xml:space="preserve">, where </w:t>
      </w:r>
      <w:r w:rsidR="00461476" w:rsidRPr="00461476">
        <w:rPr>
          <w:i/>
          <w:iCs/>
        </w:rPr>
        <w:t>TP</w:t>
      </w:r>
      <w:r w:rsidR="00461476">
        <w:t xml:space="preserve"> denotes true positives, </w:t>
      </w:r>
      <w:r w:rsidR="00461476" w:rsidRPr="00461476">
        <w:rPr>
          <w:i/>
          <w:iCs/>
        </w:rPr>
        <w:t>FP</w:t>
      </w:r>
      <w:r w:rsidR="00461476">
        <w:t xml:space="preserve"> denotes false positives and </w:t>
      </w:r>
      <w:r w:rsidR="00461476" w:rsidRPr="00461476">
        <w:rPr>
          <w:i/>
          <w:iCs/>
        </w:rPr>
        <w:t>FN</w:t>
      </w:r>
      <w:r w:rsidR="00461476">
        <w:t xml:space="preserve"> denotes false negatives</w:t>
      </w:r>
      <w:r w:rsidR="00800615">
        <w:t>:</w:t>
      </w:r>
    </w:p>
    <w:p w14:paraId="54A1C508" w14:textId="77777777" w:rsidR="00CA48B8" w:rsidRDefault="00B86338" w:rsidP="00A37965">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den>
          </m:f>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r>
            <m:rPr>
              <m:sty m:val="p"/>
            </m:rPr>
            <w:rPr>
              <w:rFonts w:ascii="Cambria Math" w:hAnsi="Cambria Math"/>
            </w:rPr>
            <m:t xml:space="preserve"> </m:t>
          </m:r>
        </m:oMath>
      </m:oMathPara>
    </w:p>
    <w:p w14:paraId="7BB9755C" w14:textId="1B7B29FF" w:rsidR="008B2F33" w:rsidRPr="00461476" w:rsidRDefault="00CA48B8" w:rsidP="00A37965">
      <w:pPr>
        <w:pStyle w:val="Beschriftung"/>
      </w:pPr>
      <w:r>
        <w:t xml:space="preserve">Equation </w:t>
      </w:r>
      <w:r w:rsidR="00AA67AA">
        <w:fldChar w:fldCharType="begin"/>
      </w:r>
      <w:r w:rsidR="00AA67AA">
        <w:instrText xml:space="preserve"> SEQ Equation \* ARABIC </w:instrText>
      </w:r>
      <w:r w:rsidR="00AA67AA">
        <w:fldChar w:fldCharType="separate"/>
      </w:r>
      <w:r>
        <w:rPr>
          <w:noProof/>
        </w:rPr>
        <w:t>2</w:t>
      </w:r>
      <w:r w:rsidR="00AA67AA">
        <w:rPr>
          <w:noProof/>
        </w:rPr>
        <w:fldChar w:fldCharType="end"/>
      </w:r>
      <w:r>
        <w:t>: Computation of the F-measure</w:t>
      </w:r>
    </w:p>
    <w:p w14:paraId="110BF411" w14:textId="4D17CAFF" w:rsidR="00461476" w:rsidRPr="0037615E" w:rsidRDefault="00456F55" w:rsidP="00A37965">
      <w:r w:rsidRPr="0037615E">
        <w:t xml:space="preserve">Additionally, not only the imbalance between the classes in the target variable are to be considered, but also their associated </w:t>
      </w:r>
      <w:r w:rsidR="00740293" w:rsidRPr="0037615E">
        <w:t xml:space="preserve">classification </w:t>
      </w:r>
      <w:r w:rsidRPr="0037615E">
        <w:t xml:space="preserve">cost. </w:t>
      </w:r>
      <w:r w:rsidR="00577210" w:rsidRPr="0037615E">
        <w:t xml:space="preserve">There is a higher cost associated with misclassifying wildfire ignitions as non-events than predicting a high probability for wildfire occurrence when in truth no fire ignition took place. This circumstance can be built into model evaluation by weighting misclassifications in such a way that false negatives are penalized more heavily than false positives. I implement such a metric by customizing the </w:t>
      </w:r>
      <w:r w:rsidR="00577210" w:rsidRPr="0030032E">
        <w:rPr>
          <w:i/>
          <w:iCs/>
        </w:rPr>
        <w:t xml:space="preserve">classification cost </w:t>
      </w:r>
      <w:r w:rsidR="00577210" w:rsidRPr="0037615E">
        <w:t xml:space="preserve">function with a cost matrix that penalizes false negatives twice as much as false positives. </w:t>
      </w:r>
    </w:p>
    <w:p w14:paraId="3FEED370" w14:textId="02CBE77A" w:rsidR="00577210" w:rsidRDefault="00722642" w:rsidP="00A37965">
      <w:r>
        <w:t>ROC-AUC is used for evaluating both the estimated models and the hyperparameter combinations during tuning</w:t>
      </w:r>
      <w:r w:rsidR="0030032E">
        <w:t xml:space="preserve"> that </w:t>
      </w:r>
      <w:r>
        <w:t>maximiz</w:t>
      </w:r>
      <w:r w:rsidR="0030032E">
        <w:t xml:space="preserve">e </w:t>
      </w:r>
      <w:r>
        <w:t xml:space="preserve">predictive power. The </w:t>
      </w:r>
      <w:r w:rsidRPr="00B646DC">
        <w:rPr>
          <w:i/>
          <w:iCs/>
        </w:rPr>
        <w:t>F-measure</w:t>
      </w:r>
      <w:r>
        <w:t xml:space="preserve"> </w:t>
      </w:r>
      <w:r w:rsidR="00A17D80">
        <w:t xml:space="preserve">is also listed </w:t>
      </w:r>
      <w:r>
        <w:t xml:space="preserve">among the </w:t>
      </w:r>
      <w:r w:rsidR="00A17D80">
        <w:t xml:space="preserve">performance metrics for all model fits, </w:t>
      </w:r>
      <w:r w:rsidR="00B646DC">
        <w:t>along with</w:t>
      </w:r>
      <w:r>
        <w:t xml:space="preserve"> its </w:t>
      </w:r>
      <w:proofErr w:type="gramStart"/>
      <w:r>
        <w:t>components</w:t>
      </w:r>
      <w:proofErr w:type="gramEnd"/>
      <w:r>
        <w:t xml:space="preserve"> </w:t>
      </w:r>
      <w:r w:rsidRPr="00722642">
        <w:rPr>
          <w:i/>
          <w:iCs/>
        </w:rPr>
        <w:t>precision</w:t>
      </w:r>
      <w:r>
        <w:t xml:space="preserve"> and </w:t>
      </w:r>
      <w:r w:rsidRPr="00722642">
        <w:rPr>
          <w:i/>
          <w:iCs/>
        </w:rPr>
        <w:t>recall</w:t>
      </w:r>
      <w:r>
        <w:t xml:space="preserve">, </w:t>
      </w:r>
      <w:r w:rsidR="00C84C04">
        <w:t xml:space="preserve">as well as </w:t>
      </w:r>
      <w:r>
        <w:t xml:space="preserve">the </w:t>
      </w:r>
      <w:r w:rsidRPr="00722642">
        <w:rPr>
          <w:i/>
          <w:iCs/>
        </w:rPr>
        <w:t>penalized classification cost</w:t>
      </w:r>
      <w:r>
        <w:t xml:space="preserve"> and </w:t>
      </w:r>
      <w:r w:rsidRPr="0030032E">
        <w:rPr>
          <w:i/>
          <w:iCs/>
        </w:rPr>
        <w:t>accuracy</w:t>
      </w:r>
      <w:r w:rsidR="00B646DC">
        <w:t>.</w:t>
      </w:r>
      <w:r w:rsidR="00E307E1">
        <w:t xml:space="preserve"> </w:t>
      </w:r>
      <w:r w:rsidR="00C84C04">
        <w:t xml:space="preserve">The </w:t>
      </w:r>
      <w:r w:rsidR="007015AF">
        <w:t>p</w:t>
      </w:r>
      <w:r w:rsidR="004301DE">
        <w:t xml:space="preserve">erformance of </w:t>
      </w:r>
      <w:r w:rsidR="00C84C04">
        <w:t xml:space="preserve">the best </w:t>
      </w:r>
      <w:r w:rsidR="007015AF">
        <w:t xml:space="preserve">estimated </w:t>
      </w:r>
      <w:r w:rsidR="004301DE">
        <w:t>models is also visually represented with confusion matrices, displaying a cross-tabulation of the predicted and observed classes</w:t>
      </w:r>
      <w:r w:rsidR="007015AF">
        <w:t>.</w:t>
      </w:r>
      <w:r w:rsidR="004301DE">
        <w:t xml:space="preserve"> </w:t>
      </w:r>
      <w:r w:rsidR="00C84C04">
        <w:t>The complete collection of ROC-curves and confusion matrices can be found in the appendix.</w:t>
      </w:r>
    </w:p>
    <w:p w14:paraId="7A46F0C7" w14:textId="696528EE" w:rsidR="0001285C" w:rsidRDefault="0001285C" w:rsidP="00EA0B8F">
      <w:pPr>
        <w:pStyle w:val="berschrift1"/>
      </w:pPr>
      <w:r>
        <w:t>Results</w:t>
      </w:r>
    </w:p>
    <w:p w14:paraId="68E00F12" w14:textId="4AD8157B" w:rsidR="003D63AF" w:rsidRDefault="003904BC" w:rsidP="00A37965">
      <w:r>
        <w:t xml:space="preserve">After the described data preparation steps, TABLE X shows the final selection of predictor variables used for modeling. All models are </w:t>
      </w:r>
      <w:r w:rsidR="00F54118">
        <w:t>estimated</w:t>
      </w:r>
      <w:r>
        <w:t xml:space="preserve"> based on this data </w:t>
      </w:r>
      <w:r>
        <w:lastRenderedPageBreak/>
        <w:t xml:space="preserve">set. </w:t>
      </w:r>
      <w:r w:rsidR="00A7281B">
        <w:t>Recall</w:t>
      </w:r>
      <w:r w:rsidR="006E069A">
        <w:t xml:space="preserve"> that the data was split into training and testing subsets based on the year instead of random sampling. </w:t>
      </w:r>
    </w:p>
    <w:p w14:paraId="60A4D3E2" w14:textId="3DB929F5" w:rsidR="0096536A" w:rsidRPr="0096536A" w:rsidRDefault="0096536A" w:rsidP="00EA0B8F">
      <w:pPr>
        <w:pStyle w:val="berschrift2"/>
      </w:pPr>
      <w:r>
        <w:t xml:space="preserve">Resampling </w:t>
      </w:r>
    </w:p>
    <w:tbl>
      <w:tblPr>
        <w:tblStyle w:val="Gitternetztabelle7farbigAkzent1"/>
        <w:tblW w:w="0" w:type="auto"/>
        <w:tblLook w:val="04A0" w:firstRow="1" w:lastRow="0" w:firstColumn="1" w:lastColumn="0" w:noHBand="0" w:noVBand="1"/>
      </w:tblPr>
      <w:tblGrid>
        <w:gridCol w:w="2127"/>
        <w:gridCol w:w="1163"/>
        <w:gridCol w:w="1087"/>
        <w:gridCol w:w="1266"/>
        <w:gridCol w:w="1045"/>
        <w:gridCol w:w="1109"/>
        <w:gridCol w:w="1134"/>
      </w:tblGrid>
      <w:tr w:rsidR="003639DF" w:rsidRPr="00EC647D" w14:paraId="0304F879" w14:textId="77777777" w:rsidTr="00BB2C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14:paraId="539BE5BC" w14:textId="77777777" w:rsidR="00D91F46" w:rsidRPr="00EC647D" w:rsidRDefault="00D91F46" w:rsidP="00A37965">
            <w:proofErr w:type="gramStart"/>
            <w:r w:rsidRPr="00EC647D">
              <w:t>.metric</w:t>
            </w:r>
            <w:proofErr w:type="gramEnd"/>
          </w:p>
        </w:tc>
        <w:tc>
          <w:tcPr>
            <w:tcW w:w="1163" w:type="dxa"/>
          </w:tcPr>
          <w:p w14:paraId="1EC94586" w14:textId="76922313"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GLM</w:t>
            </w:r>
            <w:r w:rsidR="00BB2C93">
              <w:br/>
            </w:r>
            <w:r w:rsidRPr="00EC647D">
              <w:t>(down)</w:t>
            </w:r>
          </w:p>
        </w:tc>
        <w:tc>
          <w:tcPr>
            <w:tcW w:w="1087" w:type="dxa"/>
          </w:tcPr>
          <w:p w14:paraId="2A7CF28F" w14:textId="415FA3EA"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GLM </w:t>
            </w:r>
            <w:r w:rsidR="002A7792">
              <w:br/>
            </w:r>
            <w:r w:rsidRPr="00EC647D">
              <w:t>(up)</w:t>
            </w:r>
          </w:p>
        </w:tc>
        <w:tc>
          <w:tcPr>
            <w:tcW w:w="1266" w:type="dxa"/>
          </w:tcPr>
          <w:p w14:paraId="1672195D" w14:textId="0D202D8A"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RF </w:t>
            </w:r>
            <w:r w:rsidR="002A7792">
              <w:br/>
            </w:r>
            <w:r w:rsidRPr="00EC647D">
              <w:t>(down)</w:t>
            </w:r>
          </w:p>
        </w:tc>
        <w:tc>
          <w:tcPr>
            <w:tcW w:w="1045" w:type="dxa"/>
          </w:tcPr>
          <w:p w14:paraId="3243CE37" w14:textId="119E1D1C"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RF </w:t>
            </w:r>
            <w:r w:rsidR="003639DF" w:rsidRPr="00EC647D">
              <w:br/>
            </w:r>
            <w:r w:rsidRPr="00EC647D">
              <w:t>(up)</w:t>
            </w:r>
          </w:p>
        </w:tc>
        <w:tc>
          <w:tcPr>
            <w:tcW w:w="1109" w:type="dxa"/>
          </w:tcPr>
          <w:p w14:paraId="6E4AEE1E" w14:textId="77777777"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XGB (down)</w:t>
            </w:r>
          </w:p>
        </w:tc>
        <w:tc>
          <w:tcPr>
            <w:tcW w:w="1134" w:type="dxa"/>
          </w:tcPr>
          <w:p w14:paraId="4B9DE271" w14:textId="267FBF55"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XGB </w:t>
            </w:r>
            <w:r w:rsidR="002A7792">
              <w:br/>
            </w:r>
            <w:r w:rsidRPr="00EC647D">
              <w:t>(up)</w:t>
            </w:r>
          </w:p>
        </w:tc>
      </w:tr>
      <w:tr w:rsidR="003639DF" w:rsidRPr="00EC647D" w14:paraId="2BF697F2"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0BCF140" w14:textId="77777777" w:rsidR="00D91F46" w:rsidRPr="00EC647D" w:rsidRDefault="00D91F46" w:rsidP="00A37965">
            <w:r w:rsidRPr="00EC647D">
              <w:t>accuracy</w:t>
            </w:r>
          </w:p>
        </w:tc>
        <w:tc>
          <w:tcPr>
            <w:tcW w:w="1163" w:type="dxa"/>
            <w:shd w:val="clear" w:color="auto" w:fill="auto"/>
          </w:tcPr>
          <w:p w14:paraId="1B8026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7</w:t>
            </w:r>
          </w:p>
        </w:tc>
        <w:tc>
          <w:tcPr>
            <w:tcW w:w="1087" w:type="dxa"/>
            <w:shd w:val="clear" w:color="auto" w:fill="auto"/>
          </w:tcPr>
          <w:p w14:paraId="1E4E1B75"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19</w:t>
            </w:r>
          </w:p>
        </w:tc>
        <w:tc>
          <w:tcPr>
            <w:tcW w:w="1266" w:type="dxa"/>
            <w:shd w:val="clear" w:color="auto" w:fill="auto"/>
          </w:tcPr>
          <w:p w14:paraId="358009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73</w:t>
            </w:r>
          </w:p>
        </w:tc>
        <w:tc>
          <w:tcPr>
            <w:tcW w:w="1045" w:type="dxa"/>
            <w:shd w:val="clear" w:color="auto" w:fill="auto"/>
          </w:tcPr>
          <w:p w14:paraId="0BF5B393"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86</w:t>
            </w:r>
          </w:p>
        </w:tc>
        <w:tc>
          <w:tcPr>
            <w:tcW w:w="1109" w:type="dxa"/>
            <w:shd w:val="clear" w:color="auto" w:fill="auto"/>
          </w:tcPr>
          <w:p w14:paraId="6BF6CB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27</w:t>
            </w:r>
          </w:p>
        </w:tc>
        <w:tc>
          <w:tcPr>
            <w:tcW w:w="1134" w:type="dxa"/>
            <w:shd w:val="clear" w:color="auto" w:fill="auto"/>
          </w:tcPr>
          <w:p w14:paraId="75DFF6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04</w:t>
            </w:r>
          </w:p>
        </w:tc>
      </w:tr>
      <w:tr w:rsidR="00D91F46" w:rsidRPr="00EC647D" w14:paraId="619942FA"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2E2FD64A" w14:textId="77777777" w:rsidR="00D91F46" w:rsidRPr="00EC647D" w:rsidRDefault="00D91F46" w:rsidP="00A37965">
            <w:r w:rsidRPr="00EC647D">
              <w:t>Classification cost</w:t>
            </w:r>
          </w:p>
        </w:tc>
        <w:tc>
          <w:tcPr>
            <w:tcW w:w="1163" w:type="dxa"/>
            <w:shd w:val="clear" w:color="auto" w:fill="auto"/>
          </w:tcPr>
          <w:p w14:paraId="7C3C914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76</w:t>
            </w:r>
          </w:p>
        </w:tc>
        <w:tc>
          <w:tcPr>
            <w:tcW w:w="1087" w:type="dxa"/>
            <w:shd w:val="clear" w:color="auto" w:fill="auto"/>
          </w:tcPr>
          <w:p w14:paraId="3A9E13B4"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307</w:t>
            </w:r>
          </w:p>
        </w:tc>
        <w:tc>
          <w:tcPr>
            <w:tcW w:w="1266" w:type="dxa"/>
            <w:shd w:val="clear" w:color="auto" w:fill="auto"/>
          </w:tcPr>
          <w:p w14:paraId="5D66C22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045" w:type="dxa"/>
            <w:shd w:val="clear" w:color="auto" w:fill="auto"/>
          </w:tcPr>
          <w:p w14:paraId="4A33ED6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7</w:t>
            </w:r>
          </w:p>
        </w:tc>
        <w:tc>
          <w:tcPr>
            <w:tcW w:w="1109" w:type="dxa"/>
            <w:shd w:val="clear" w:color="auto" w:fill="auto"/>
          </w:tcPr>
          <w:p w14:paraId="45272C9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134" w:type="dxa"/>
            <w:shd w:val="clear" w:color="auto" w:fill="auto"/>
          </w:tcPr>
          <w:p w14:paraId="0AE72C4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158</w:t>
            </w:r>
          </w:p>
        </w:tc>
      </w:tr>
      <w:tr w:rsidR="003639DF" w:rsidRPr="00EC647D" w14:paraId="0AE6DC1F"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FAB65B5" w14:textId="77777777" w:rsidR="00D91F46" w:rsidRPr="00EC647D" w:rsidRDefault="00D91F46" w:rsidP="00A37965">
            <w:r w:rsidRPr="00EC647D">
              <w:t>F-measure</w:t>
            </w:r>
          </w:p>
        </w:tc>
        <w:tc>
          <w:tcPr>
            <w:tcW w:w="1163" w:type="dxa"/>
            <w:shd w:val="clear" w:color="auto" w:fill="auto"/>
          </w:tcPr>
          <w:p w14:paraId="7D69B86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9</w:t>
            </w:r>
          </w:p>
        </w:tc>
        <w:tc>
          <w:tcPr>
            <w:tcW w:w="1087" w:type="dxa"/>
            <w:shd w:val="clear" w:color="auto" w:fill="auto"/>
          </w:tcPr>
          <w:p w14:paraId="5BD3431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81</w:t>
            </w:r>
          </w:p>
        </w:tc>
        <w:tc>
          <w:tcPr>
            <w:tcW w:w="1266" w:type="dxa"/>
            <w:shd w:val="clear" w:color="auto" w:fill="auto"/>
          </w:tcPr>
          <w:p w14:paraId="52C1D24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62</w:t>
            </w:r>
          </w:p>
        </w:tc>
        <w:tc>
          <w:tcPr>
            <w:tcW w:w="1045" w:type="dxa"/>
            <w:shd w:val="clear" w:color="auto" w:fill="auto"/>
          </w:tcPr>
          <w:p w14:paraId="70ABB59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429</w:t>
            </w:r>
          </w:p>
        </w:tc>
        <w:tc>
          <w:tcPr>
            <w:tcW w:w="1109" w:type="dxa"/>
            <w:shd w:val="clear" w:color="auto" w:fill="auto"/>
          </w:tcPr>
          <w:p w14:paraId="06635C7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24</w:t>
            </w:r>
          </w:p>
        </w:tc>
        <w:tc>
          <w:tcPr>
            <w:tcW w:w="1134" w:type="dxa"/>
            <w:shd w:val="clear" w:color="auto" w:fill="auto"/>
          </w:tcPr>
          <w:p w14:paraId="2CDF3AF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59</w:t>
            </w:r>
          </w:p>
        </w:tc>
      </w:tr>
      <w:tr w:rsidR="00D91F46" w:rsidRPr="00EC647D" w14:paraId="34297EFE"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55974D6E" w14:textId="77777777" w:rsidR="00D91F46" w:rsidRPr="00EC647D" w:rsidRDefault="00D91F46" w:rsidP="00A37965">
            <w:r w:rsidRPr="00EC647D">
              <w:t>precision</w:t>
            </w:r>
          </w:p>
        </w:tc>
        <w:tc>
          <w:tcPr>
            <w:tcW w:w="1163" w:type="dxa"/>
            <w:shd w:val="clear" w:color="auto" w:fill="auto"/>
          </w:tcPr>
          <w:p w14:paraId="28824955"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8</w:t>
            </w:r>
          </w:p>
        </w:tc>
        <w:tc>
          <w:tcPr>
            <w:tcW w:w="1087" w:type="dxa"/>
            <w:shd w:val="clear" w:color="auto" w:fill="auto"/>
          </w:tcPr>
          <w:p w14:paraId="2944099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2</w:t>
            </w:r>
          </w:p>
        </w:tc>
        <w:tc>
          <w:tcPr>
            <w:tcW w:w="1266" w:type="dxa"/>
            <w:shd w:val="clear" w:color="auto" w:fill="auto"/>
          </w:tcPr>
          <w:p w14:paraId="323092D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w:t>
            </w:r>
          </w:p>
        </w:tc>
        <w:tc>
          <w:tcPr>
            <w:tcW w:w="1045" w:type="dxa"/>
            <w:shd w:val="clear" w:color="auto" w:fill="auto"/>
          </w:tcPr>
          <w:p w14:paraId="0C7D0EC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585</w:t>
            </w:r>
          </w:p>
        </w:tc>
        <w:tc>
          <w:tcPr>
            <w:tcW w:w="1109" w:type="dxa"/>
            <w:shd w:val="clear" w:color="auto" w:fill="auto"/>
          </w:tcPr>
          <w:p w14:paraId="34ADB52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67</w:t>
            </w:r>
          </w:p>
        </w:tc>
        <w:tc>
          <w:tcPr>
            <w:tcW w:w="1134" w:type="dxa"/>
            <w:shd w:val="clear" w:color="auto" w:fill="auto"/>
          </w:tcPr>
          <w:p w14:paraId="070A60A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2</w:t>
            </w:r>
          </w:p>
        </w:tc>
      </w:tr>
      <w:tr w:rsidR="003639DF" w:rsidRPr="00EC647D" w14:paraId="1D6DB7B4"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6F997D6" w14:textId="77777777" w:rsidR="00D91F46" w:rsidRPr="00EC647D" w:rsidRDefault="00D91F46" w:rsidP="00A37965">
            <w:r w:rsidRPr="00EC647D">
              <w:t>recall</w:t>
            </w:r>
          </w:p>
        </w:tc>
        <w:tc>
          <w:tcPr>
            <w:tcW w:w="1163" w:type="dxa"/>
            <w:shd w:val="clear" w:color="auto" w:fill="auto"/>
          </w:tcPr>
          <w:p w14:paraId="2042C41C"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35</w:t>
            </w:r>
          </w:p>
        </w:tc>
        <w:tc>
          <w:tcPr>
            <w:tcW w:w="1087" w:type="dxa"/>
            <w:shd w:val="clear" w:color="auto" w:fill="auto"/>
          </w:tcPr>
          <w:p w14:paraId="3C6A3812"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5</w:t>
            </w:r>
          </w:p>
        </w:tc>
        <w:tc>
          <w:tcPr>
            <w:tcW w:w="1266" w:type="dxa"/>
            <w:shd w:val="clear" w:color="auto" w:fill="auto"/>
          </w:tcPr>
          <w:p w14:paraId="51F5D27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4</w:t>
            </w:r>
          </w:p>
        </w:tc>
        <w:tc>
          <w:tcPr>
            <w:tcW w:w="1045" w:type="dxa"/>
            <w:shd w:val="clear" w:color="auto" w:fill="auto"/>
          </w:tcPr>
          <w:p w14:paraId="5E982DD1"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339</w:t>
            </w:r>
          </w:p>
        </w:tc>
        <w:tc>
          <w:tcPr>
            <w:tcW w:w="1109" w:type="dxa"/>
            <w:shd w:val="clear" w:color="auto" w:fill="auto"/>
          </w:tcPr>
          <w:p w14:paraId="0F229E2B"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w:t>
            </w:r>
          </w:p>
        </w:tc>
        <w:tc>
          <w:tcPr>
            <w:tcW w:w="1134" w:type="dxa"/>
            <w:shd w:val="clear" w:color="auto" w:fill="auto"/>
          </w:tcPr>
          <w:p w14:paraId="3E1A990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584</w:t>
            </w:r>
          </w:p>
        </w:tc>
      </w:tr>
      <w:tr w:rsidR="00D91F46" w:rsidRPr="00EC647D" w14:paraId="2095F462"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152D282B" w14:textId="77777777" w:rsidR="00D91F46" w:rsidRPr="00EC647D" w:rsidRDefault="00D91F46" w:rsidP="00A37965">
            <w:r w:rsidRPr="00EC647D">
              <w:t>ROC-AUC</w:t>
            </w:r>
          </w:p>
        </w:tc>
        <w:tc>
          <w:tcPr>
            <w:tcW w:w="1163" w:type="dxa"/>
            <w:shd w:val="clear" w:color="auto" w:fill="auto"/>
          </w:tcPr>
          <w:p w14:paraId="006AC0C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27</w:t>
            </w:r>
          </w:p>
        </w:tc>
        <w:tc>
          <w:tcPr>
            <w:tcW w:w="1087" w:type="dxa"/>
            <w:shd w:val="clear" w:color="auto" w:fill="auto"/>
          </w:tcPr>
          <w:p w14:paraId="1A7367B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3</w:t>
            </w:r>
          </w:p>
        </w:tc>
        <w:tc>
          <w:tcPr>
            <w:tcW w:w="1266" w:type="dxa"/>
            <w:shd w:val="clear" w:color="auto" w:fill="auto"/>
          </w:tcPr>
          <w:p w14:paraId="585FB3B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16</w:t>
            </w:r>
          </w:p>
        </w:tc>
        <w:tc>
          <w:tcPr>
            <w:tcW w:w="1045" w:type="dxa"/>
            <w:shd w:val="clear" w:color="auto" w:fill="auto"/>
          </w:tcPr>
          <w:p w14:paraId="6A7F95EA"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33</w:t>
            </w:r>
          </w:p>
        </w:tc>
        <w:tc>
          <w:tcPr>
            <w:tcW w:w="1109" w:type="dxa"/>
            <w:shd w:val="clear" w:color="auto" w:fill="auto"/>
          </w:tcPr>
          <w:p w14:paraId="3BA72D57"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9</w:t>
            </w:r>
          </w:p>
        </w:tc>
        <w:tc>
          <w:tcPr>
            <w:tcW w:w="1134" w:type="dxa"/>
            <w:shd w:val="clear" w:color="auto" w:fill="auto"/>
          </w:tcPr>
          <w:p w14:paraId="17833BB3"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66</w:t>
            </w:r>
          </w:p>
        </w:tc>
      </w:tr>
    </w:tbl>
    <w:p w14:paraId="036D2838" w14:textId="24748201" w:rsidR="00D91F46" w:rsidRDefault="003639DF" w:rsidP="00A37965">
      <w:pPr>
        <w:pStyle w:val="Beschriftung"/>
      </w:pPr>
      <w:bookmarkStart w:id="0" w:name="_Ref88158320"/>
      <w:r>
        <w:t xml:space="preserve">Table </w:t>
      </w:r>
      <w:r w:rsidR="00AA67AA">
        <w:fldChar w:fldCharType="begin"/>
      </w:r>
      <w:r w:rsidR="00AA67AA">
        <w:instrText xml:space="preserve"> SEQ Table \* ARABIC </w:instrText>
      </w:r>
      <w:r w:rsidR="00AA67AA">
        <w:fldChar w:fldCharType="separate"/>
      </w:r>
      <w:r w:rsidR="00BC50C5">
        <w:rPr>
          <w:noProof/>
        </w:rPr>
        <w:t>2</w:t>
      </w:r>
      <w:r w:rsidR="00AA67AA">
        <w:rPr>
          <w:noProof/>
        </w:rPr>
        <w:fldChar w:fldCharType="end"/>
      </w:r>
      <w:bookmarkEnd w:id="0"/>
      <w:r>
        <w:t>: Performance metrics based on 5-fold CV</w:t>
      </w:r>
    </w:p>
    <w:p w14:paraId="0CD57661" w14:textId="7C5246D9" w:rsidR="00A25E03" w:rsidRDefault="00F54118" w:rsidP="00A37965">
      <w:r>
        <w:t>Performance metrics based on resampling the training data with 5-fold cross validation show promising results for all model</w:t>
      </w:r>
      <w:r w:rsidR="00A53A16">
        <w:t xml:space="preserve"> specifications</w:t>
      </w:r>
      <w:r>
        <w:t>. There is a clear model hierarchy with logistic regression being outclassed by all tree-based ensemble models in terms of ROC-AUC. Random Forest ranks highest in terms of ROC-AUC</w:t>
      </w:r>
      <w:r w:rsidR="00035F1F">
        <w:t xml:space="preserve">, regardless of the subsampling method used to balance out the classes of the target variable. Both the </w:t>
      </w:r>
      <w:proofErr w:type="spellStart"/>
      <w:r w:rsidR="00035F1F">
        <w:t>upsampled</w:t>
      </w:r>
      <w:proofErr w:type="spellEnd"/>
      <w:r w:rsidR="00035F1F">
        <w:t xml:space="preserve"> and the </w:t>
      </w:r>
      <w:proofErr w:type="spellStart"/>
      <w:r w:rsidR="00035F1F">
        <w:t>downsampled</w:t>
      </w:r>
      <w:proofErr w:type="spellEnd"/>
      <w:r w:rsidR="00035F1F">
        <w:t xml:space="preserve"> versions of the </w:t>
      </w:r>
      <w:r w:rsidR="00A53A16">
        <w:t>training data</w:t>
      </w:r>
      <w:r w:rsidR="00035F1F">
        <w:t xml:space="preserve"> </w:t>
      </w:r>
      <w:r w:rsidR="00A53A16">
        <w:t>lead to</w:t>
      </w:r>
      <w:r w:rsidR="00035F1F">
        <w:t xml:space="preserve"> ROC-AUC values beyond the 0.9 threshold</w:t>
      </w:r>
      <w:r w:rsidR="00A53A16">
        <w:t xml:space="preserve"> when using the Random Forest classifier. RF-estimation based on the </w:t>
      </w:r>
      <w:proofErr w:type="spellStart"/>
      <w:r w:rsidR="00A53A16">
        <w:t>upsampled</w:t>
      </w:r>
      <w:proofErr w:type="spellEnd"/>
      <w:r w:rsidR="00A53A16">
        <w:t xml:space="preserve"> data achieves an average ROC-AUC of 0.933 </w:t>
      </w:r>
      <w:r w:rsidR="00AA5B76">
        <w:t xml:space="preserve">over all five folds </w:t>
      </w:r>
      <w:r w:rsidR="00A53A16">
        <w:t xml:space="preserve">and a mean ROC-AUC of 0.916 when </w:t>
      </w:r>
      <w:r w:rsidR="00AA5B76">
        <w:t>using the</w:t>
      </w:r>
      <w:r w:rsidR="00A53A16">
        <w:t xml:space="preserve"> </w:t>
      </w:r>
      <w:proofErr w:type="spellStart"/>
      <w:r w:rsidR="00A53A16">
        <w:t>downsampled</w:t>
      </w:r>
      <w:proofErr w:type="spellEnd"/>
      <w:r w:rsidR="00A53A16">
        <w:t xml:space="preserve"> training data. </w:t>
      </w:r>
      <w:r w:rsidR="00AA5B76">
        <w:t xml:space="preserve">The </w:t>
      </w:r>
      <w:proofErr w:type="spellStart"/>
      <w:r w:rsidR="00CC7BC3">
        <w:t>xgb</w:t>
      </w:r>
      <w:r w:rsidR="00035F1F">
        <w:t>oost</w:t>
      </w:r>
      <w:proofErr w:type="spellEnd"/>
      <w:r w:rsidR="00035F1F">
        <w:t xml:space="preserve"> </w:t>
      </w:r>
      <w:r w:rsidR="00AA5B76">
        <w:t xml:space="preserve">classifier </w:t>
      </w:r>
      <w:r w:rsidR="00035F1F">
        <w:t>fall</w:t>
      </w:r>
      <w:r w:rsidR="00AA5B76">
        <w:t>s</w:t>
      </w:r>
      <w:r w:rsidR="00035F1F">
        <w:t xml:space="preserve"> short of surpassing</w:t>
      </w:r>
      <w:r w:rsidR="00AA5B76">
        <w:t xml:space="preserve"> the 0.9</w:t>
      </w:r>
      <w:r w:rsidR="00035F1F">
        <w:t xml:space="preserve"> </w:t>
      </w:r>
      <w:r w:rsidR="0031721A">
        <w:t xml:space="preserve">threshold with a mean of 0.89 ROC-AUC over all five folds based on the </w:t>
      </w:r>
      <w:proofErr w:type="spellStart"/>
      <w:r w:rsidR="0031721A">
        <w:t>downsampled</w:t>
      </w:r>
      <w:proofErr w:type="spellEnd"/>
      <w:r w:rsidR="0031721A">
        <w:t xml:space="preserve"> data, outperforming the </w:t>
      </w:r>
      <w:proofErr w:type="spellStart"/>
      <w:r w:rsidR="0031721A">
        <w:t>upsampling</w:t>
      </w:r>
      <w:proofErr w:type="spellEnd"/>
      <w:r w:rsidR="0031721A">
        <w:t xml:space="preserve"> workflow which achieves a 0.</w:t>
      </w:r>
      <w:r w:rsidR="0031721A" w:rsidRPr="00EC2A46">
        <w:t>866</w:t>
      </w:r>
      <w:r w:rsidR="0031721A">
        <w:t xml:space="preserve"> mean ROC-AUC. </w:t>
      </w:r>
      <w:r w:rsidR="009953C2">
        <w:t xml:space="preserve">Both subsampling methods lead to almost identical performance when used with logistic regression, achieving </w:t>
      </w:r>
      <w:r w:rsidR="009953C2" w:rsidRPr="00EC2A46">
        <w:t>0.83</w:t>
      </w:r>
      <w:r w:rsidR="009953C2">
        <w:t xml:space="preserve"> mean ROC-AUC with </w:t>
      </w:r>
      <w:proofErr w:type="spellStart"/>
      <w:r w:rsidR="009953C2">
        <w:t>upsampling</w:t>
      </w:r>
      <w:proofErr w:type="spellEnd"/>
      <w:r w:rsidR="009953C2">
        <w:t xml:space="preserve"> and 0.827 mean ROC-AUC with </w:t>
      </w:r>
      <w:proofErr w:type="spellStart"/>
      <w:r w:rsidR="009953C2">
        <w:t>downsampling</w:t>
      </w:r>
      <w:proofErr w:type="spellEnd"/>
      <w:r w:rsidR="009953C2">
        <w:t xml:space="preserve">. </w:t>
      </w:r>
    </w:p>
    <w:p w14:paraId="3FDBF08F" w14:textId="038B7F4A" w:rsidR="00F260D2" w:rsidRDefault="00CB1F82" w:rsidP="00A37965">
      <w:r>
        <w:lastRenderedPageBreak/>
        <w:t xml:space="preserve">Out of these preliminary results I rate the Random Forest classifier based on the </w:t>
      </w:r>
      <w:proofErr w:type="spellStart"/>
      <w:r>
        <w:t>downsampled</w:t>
      </w:r>
      <w:proofErr w:type="spellEnd"/>
      <w:r>
        <w:t xml:space="preserve"> training data as the most promising, despite it not having the </w:t>
      </w:r>
      <w:r w:rsidR="000E2180">
        <w:t>largest</w:t>
      </w:r>
      <w:r>
        <w:t xml:space="preserve"> ROC-AUC out of all tested model specifications. The much lower recall value of the specification using </w:t>
      </w:r>
      <w:proofErr w:type="spellStart"/>
      <w:r>
        <w:t>upsampling</w:t>
      </w:r>
      <w:proofErr w:type="spellEnd"/>
      <w:r>
        <w:t xml:space="preserve"> hints towards </w:t>
      </w:r>
      <w:r w:rsidR="000E2180">
        <w:t>a</w:t>
      </w:r>
      <w:r>
        <w:t xml:space="preserve"> tendency to classify most samples as non-events, which is not desirable in the case of </w:t>
      </w:r>
      <w:r w:rsidR="000E2180">
        <w:t xml:space="preserve">wildfire risk prediction. The </w:t>
      </w:r>
      <w:proofErr w:type="spellStart"/>
      <w:r w:rsidR="000E2180">
        <w:t>downsampled</w:t>
      </w:r>
      <w:proofErr w:type="spellEnd"/>
      <w:r w:rsidR="000E2180">
        <w:t xml:space="preserve"> specification achieves a much higher recall value, indicating a better ability to identify true positives, even if the ROC-AUC is comparably smaller.</w:t>
      </w:r>
    </w:p>
    <w:p w14:paraId="10DDD03D" w14:textId="5B654B1D" w:rsidR="0096536A" w:rsidRPr="0096536A" w:rsidRDefault="0096536A" w:rsidP="00EA0B8F">
      <w:pPr>
        <w:pStyle w:val="berschrift2"/>
      </w:pPr>
      <w:r>
        <w:t>Hyperparameter Tuning</w:t>
      </w:r>
    </w:p>
    <w:tbl>
      <w:tblPr>
        <w:tblStyle w:val="Gitternetztabelle7farbigAkzent1"/>
        <w:tblW w:w="8926" w:type="dxa"/>
        <w:tblInd w:w="5" w:type="dxa"/>
        <w:tblLook w:val="04A0" w:firstRow="1" w:lastRow="0" w:firstColumn="1" w:lastColumn="0" w:noHBand="0" w:noVBand="1"/>
      </w:tblPr>
      <w:tblGrid>
        <w:gridCol w:w="2094"/>
        <w:gridCol w:w="1043"/>
        <w:gridCol w:w="1168"/>
        <w:gridCol w:w="1129"/>
        <w:gridCol w:w="1118"/>
        <w:gridCol w:w="1258"/>
        <w:gridCol w:w="1116"/>
      </w:tblGrid>
      <w:tr w:rsidR="000D4083" w:rsidRPr="002A7792" w14:paraId="5BC7A124" w14:textId="77777777" w:rsidTr="0078247A">
        <w:trPr>
          <w:cnfStyle w:val="100000000000" w:firstRow="1" w:lastRow="0" w:firstColumn="0" w:lastColumn="0" w:oddVBand="0" w:evenVBand="0" w:oddHBand="0" w:evenHBand="0" w:firstRowFirstColumn="0" w:firstRowLastColumn="0" w:lastRowFirstColumn="0" w:lastRowLastColumn="0"/>
          <w:trHeight w:val="743"/>
        </w:trPr>
        <w:tc>
          <w:tcPr>
            <w:cnfStyle w:val="001000000100" w:firstRow="0" w:lastRow="0" w:firstColumn="1" w:lastColumn="0" w:oddVBand="0" w:evenVBand="0" w:oddHBand="0" w:evenHBand="0" w:firstRowFirstColumn="1" w:firstRowLastColumn="0" w:lastRowFirstColumn="0" w:lastRowLastColumn="0"/>
            <w:tcW w:w="2094" w:type="dxa"/>
          </w:tcPr>
          <w:p w14:paraId="35B97F26" w14:textId="77777777" w:rsidR="002A7792" w:rsidRPr="002A7792" w:rsidRDefault="002A7792" w:rsidP="00A37965">
            <w:proofErr w:type="gramStart"/>
            <w:r w:rsidRPr="002A7792">
              <w:t>.metric</w:t>
            </w:r>
            <w:proofErr w:type="gramEnd"/>
          </w:p>
        </w:tc>
        <w:tc>
          <w:tcPr>
            <w:tcW w:w="1043" w:type="dxa"/>
          </w:tcPr>
          <w:p w14:paraId="284F97CB" w14:textId="1E7E1DAC"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down)</w:t>
            </w:r>
          </w:p>
        </w:tc>
        <w:tc>
          <w:tcPr>
            <w:tcW w:w="1168" w:type="dxa"/>
          </w:tcPr>
          <w:p w14:paraId="107F0910" w14:textId="67452473"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up)</w:t>
            </w:r>
          </w:p>
        </w:tc>
        <w:tc>
          <w:tcPr>
            <w:tcW w:w="1129" w:type="dxa"/>
          </w:tcPr>
          <w:p w14:paraId="748B54C5" w14:textId="62944F3B"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down)</w:t>
            </w:r>
          </w:p>
        </w:tc>
        <w:tc>
          <w:tcPr>
            <w:tcW w:w="1118" w:type="dxa"/>
          </w:tcPr>
          <w:p w14:paraId="203FFEFB" w14:textId="6EB06325"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up)</w:t>
            </w:r>
          </w:p>
        </w:tc>
        <w:tc>
          <w:tcPr>
            <w:tcW w:w="1258" w:type="dxa"/>
          </w:tcPr>
          <w:p w14:paraId="5225AEEF" w14:textId="4BEFF65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br/>
            </w:r>
            <w:r w:rsidRPr="002A7792">
              <w:t>(down)</w:t>
            </w:r>
          </w:p>
        </w:tc>
        <w:tc>
          <w:tcPr>
            <w:tcW w:w="1116" w:type="dxa"/>
          </w:tcPr>
          <w:p w14:paraId="0AB4F92B" w14:textId="30CA7DE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rsidR="00E0358F">
              <w:br/>
            </w:r>
            <w:r w:rsidRPr="002A7792">
              <w:t>(up)</w:t>
            </w:r>
          </w:p>
        </w:tc>
      </w:tr>
      <w:tr w:rsidR="000D4083" w:rsidRPr="002A7792" w14:paraId="0DF7E13D"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147DB69A" w14:textId="77777777" w:rsidR="002A7792" w:rsidRPr="002A7792" w:rsidRDefault="002A7792" w:rsidP="00A37965">
            <w:r w:rsidRPr="002A7792">
              <w:t>accuracy</w:t>
            </w:r>
          </w:p>
        </w:tc>
        <w:tc>
          <w:tcPr>
            <w:tcW w:w="1043" w:type="dxa"/>
            <w:shd w:val="clear" w:color="auto" w:fill="auto"/>
          </w:tcPr>
          <w:p w14:paraId="35D2E13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06</w:t>
            </w:r>
          </w:p>
        </w:tc>
        <w:tc>
          <w:tcPr>
            <w:tcW w:w="1168" w:type="dxa"/>
            <w:shd w:val="clear" w:color="auto" w:fill="auto"/>
          </w:tcPr>
          <w:p w14:paraId="76173925"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58</w:t>
            </w:r>
          </w:p>
        </w:tc>
        <w:tc>
          <w:tcPr>
            <w:tcW w:w="1129" w:type="dxa"/>
            <w:shd w:val="clear" w:color="auto" w:fill="auto"/>
          </w:tcPr>
          <w:p w14:paraId="73F840C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845</w:t>
            </w:r>
          </w:p>
        </w:tc>
        <w:tc>
          <w:tcPr>
            <w:tcW w:w="1118" w:type="dxa"/>
            <w:shd w:val="clear" w:color="auto" w:fill="auto"/>
          </w:tcPr>
          <w:p w14:paraId="15DA8B6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2</w:t>
            </w:r>
          </w:p>
        </w:tc>
        <w:tc>
          <w:tcPr>
            <w:tcW w:w="1258" w:type="dxa"/>
            <w:shd w:val="clear" w:color="auto" w:fill="auto"/>
          </w:tcPr>
          <w:p w14:paraId="7C23D326"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5</w:t>
            </w:r>
          </w:p>
        </w:tc>
        <w:tc>
          <w:tcPr>
            <w:tcW w:w="1116" w:type="dxa"/>
            <w:shd w:val="clear" w:color="auto" w:fill="auto"/>
          </w:tcPr>
          <w:p w14:paraId="056850FE"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8</w:t>
            </w:r>
          </w:p>
        </w:tc>
      </w:tr>
      <w:tr w:rsidR="000D4083" w:rsidRPr="002A7792" w14:paraId="1908C6C4"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7988A724" w14:textId="77777777" w:rsidR="002A7792" w:rsidRPr="002A7792" w:rsidRDefault="002A7792" w:rsidP="00A37965">
            <w:r w:rsidRPr="002A7792">
              <w:t>Classification cost</w:t>
            </w:r>
          </w:p>
        </w:tc>
        <w:tc>
          <w:tcPr>
            <w:tcW w:w="1043" w:type="dxa"/>
            <w:shd w:val="clear" w:color="auto" w:fill="auto"/>
          </w:tcPr>
          <w:p w14:paraId="0A8102F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441</w:t>
            </w:r>
          </w:p>
        </w:tc>
        <w:tc>
          <w:tcPr>
            <w:tcW w:w="1168" w:type="dxa"/>
            <w:shd w:val="clear" w:color="auto" w:fill="auto"/>
          </w:tcPr>
          <w:p w14:paraId="125AC2E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338</w:t>
            </w:r>
          </w:p>
        </w:tc>
        <w:tc>
          <w:tcPr>
            <w:tcW w:w="1129" w:type="dxa"/>
            <w:shd w:val="clear" w:color="auto" w:fill="auto"/>
          </w:tcPr>
          <w:p w14:paraId="3EF4BCB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9</w:t>
            </w:r>
          </w:p>
        </w:tc>
        <w:tc>
          <w:tcPr>
            <w:tcW w:w="1118" w:type="dxa"/>
            <w:shd w:val="clear" w:color="auto" w:fill="auto"/>
          </w:tcPr>
          <w:p w14:paraId="4DF972C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04</w:t>
            </w:r>
          </w:p>
        </w:tc>
        <w:tc>
          <w:tcPr>
            <w:tcW w:w="1258" w:type="dxa"/>
            <w:shd w:val="clear" w:color="auto" w:fill="auto"/>
          </w:tcPr>
          <w:p w14:paraId="75B621F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66</w:t>
            </w:r>
          </w:p>
        </w:tc>
        <w:tc>
          <w:tcPr>
            <w:tcW w:w="1116" w:type="dxa"/>
            <w:shd w:val="clear" w:color="auto" w:fill="auto"/>
          </w:tcPr>
          <w:p w14:paraId="674339A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4</w:t>
            </w:r>
          </w:p>
        </w:tc>
      </w:tr>
      <w:tr w:rsidR="000D4083" w:rsidRPr="002A7792" w14:paraId="42D66DBB" w14:textId="77777777" w:rsidTr="0078247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094" w:type="dxa"/>
          </w:tcPr>
          <w:p w14:paraId="00BE1F07" w14:textId="77777777" w:rsidR="002A7792" w:rsidRPr="002A7792" w:rsidRDefault="002A7792" w:rsidP="00A37965">
            <w:r w:rsidRPr="002A7792">
              <w:t>F-measure</w:t>
            </w:r>
          </w:p>
        </w:tc>
        <w:tc>
          <w:tcPr>
            <w:tcW w:w="1043" w:type="dxa"/>
            <w:shd w:val="clear" w:color="auto" w:fill="auto"/>
          </w:tcPr>
          <w:p w14:paraId="18B91082"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4</w:t>
            </w:r>
          </w:p>
        </w:tc>
        <w:tc>
          <w:tcPr>
            <w:tcW w:w="1168" w:type="dxa"/>
            <w:shd w:val="clear" w:color="auto" w:fill="auto"/>
          </w:tcPr>
          <w:p w14:paraId="0EBB1137"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5</w:t>
            </w:r>
          </w:p>
        </w:tc>
        <w:tc>
          <w:tcPr>
            <w:tcW w:w="1129" w:type="dxa"/>
            <w:shd w:val="clear" w:color="auto" w:fill="auto"/>
          </w:tcPr>
          <w:p w14:paraId="39901C9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82</w:t>
            </w:r>
          </w:p>
        </w:tc>
        <w:tc>
          <w:tcPr>
            <w:tcW w:w="1118" w:type="dxa"/>
            <w:shd w:val="clear" w:color="auto" w:fill="auto"/>
          </w:tcPr>
          <w:p w14:paraId="68A6D35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59</w:t>
            </w:r>
          </w:p>
        </w:tc>
        <w:tc>
          <w:tcPr>
            <w:tcW w:w="1258" w:type="dxa"/>
            <w:shd w:val="clear" w:color="auto" w:fill="auto"/>
          </w:tcPr>
          <w:p w14:paraId="6306B560"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66</w:t>
            </w:r>
          </w:p>
        </w:tc>
        <w:tc>
          <w:tcPr>
            <w:tcW w:w="1116" w:type="dxa"/>
            <w:shd w:val="clear" w:color="auto" w:fill="auto"/>
          </w:tcPr>
          <w:p w14:paraId="13691EF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1</w:t>
            </w:r>
          </w:p>
        </w:tc>
      </w:tr>
      <w:tr w:rsidR="000D4083" w:rsidRPr="002A7792" w14:paraId="25F8E243"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373C8403" w14:textId="77777777" w:rsidR="002A7792" w:rsidRPr="002A7792" w:rsidRDefault="002A7792" w:rsidP="00A37965">
            <w:r w:rsidRPr="002A7792">
              <w:t>precision</w:t>
            </w:r>
          </w:p>
        </w:tc>
        <w:tc>
          <w:tcPr>
            <w:tcW w:w="1043" w:type="dxa"/>
            <w:shd w:val="clear" w:color="auto" w:fill="auto"/>
          </w:tcPr>
          <w:p w14:paraId="27A14234"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77</w:t>
            </w:r>
          </w:p>
        </w:tc>
        <w:tc>
          <w:tcPr>
            <w:tcW w:w="1168" w:type="dxa"/>
            <w:shd w:val="clear" w:color="auto" w:fill="auto"/>
          </w:tcPr>
          <w:p w14:paraId="707599E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84</w:t>
            </w:r>
          </w:p>
        </w:tc>
        <w:tc>
          <w:tcPr>
            <w:tcW w:w="1129" w:type="dxa"/>
            <w:shd w:val="clear" w:color="auto" w:fill="auto"/>
          </w:tcPr>
          <w:p w14:paraId="6A9F45E1"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16</w:t>
            </w:r>
          </w:p>
        </w:tc>
        <w:tc>
          <w:tcPr>
            <w:tcW w:w="1118" w:type="dxa"/>
            <w:shd w:val="clear" w:color="auto" w:fill="auto"/>
          </w:tcPr>
          <w:p w14:paraId="7B48C3D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48</w:t>
            </w:r>
          </w:p>
        </w:tc>
        <w:tc>
          <w:tcPr>
            <w:tcW w:w="1258" w:type="dxa"/>
            <w:shd w:val="clear" w:color="auto" w:fill="auto"/>
          </w:tcPr>
          <w:p w14:paraId="318E2005"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8</w:t>
            </w:r>
          </w:p>
        </w:tc>
        <w:tc>
          <w:tcPr>
            <w:tcW w:w="1116" w:type="dxa"/>
            <w:shd w:val="clear" w:color="auto" w:fill="auto"/>
          </w:tcPr>
          <w:p w14:paraId="346F1EA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2</w:t>
            </w:r>
          </w:p>
        </w:tc>
      </w:tr>
      <w:tr w:rsidR="000D4083" w:rsidRPr="002A7792" w14:paraId="05C9B090"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580CF124" w14:textId="77777777" w:rsidR="002A7792" w:rsidRPr="002A7792" w:rsidRDefault="002A7792" w:rsidP="00A37965">
            <w:r w:rsidRPr="002A7792">
              <w:t>recall</w:t>
            </w:r>
          </w:p>
        </w:tc>
        <w:tc>
          <w:tcPr>
            <w:tcW w:w="1043" w:type="dxa"/>
            <w:shd w:val="clear" w:color="auto" w:fill="auto"/>
          </w:tcPr>
          <w:p w14:paraId="038BD2E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9</w:t>
            </w:r>
          </w:p>
        </w:tc>
        <w:tc>
          <w:tcPr>
            <w:tcW w:w="1168" w:type="dxa"/>
            <w:shd w:val="clear" w:color="auto" w:fill="auto"/>
          </w:tcPr>
          <w:p w14:paraId="26261C0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45</w:t>
            </w:r>
          </w:p>
        </w:tc>
        <w:tc>
          <w:tcPr>
            <w:tcW w:w="1129" w:type="dxa"/>
            <w:shd w:val="clear" w:color="auto" w:fill="auto"/>
          </w:tcPr>
          <w:p w14:paraId="1F0D9F3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425</w:t>
            </w:r>
          </w:p>
        </w:tc>
        <w:tc>
          <w:tcPr>
            <w:tcW w:w="1118" w:type="dxa"/>
            <w:shd w:val="clear" w:color="auto" w:fill="auto"/>
          </w:tcPr>
          <w:p w14:paraId="68A1F20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36</w:t>
            </w:r>
          </w:p>
        </w:tc>
        <w:tc>
          <w:tcPr>
            <w:tcW w:w="1258" w:type="dxa"/>
            <w:shd w:val="clear" w:color="auto" w:fill="auto"/>
          </w:tcPr>
          <w:p w14:paraId="27CF93D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526</w:t>
            </w:r>
          </w:p>
        </w:tc>
        <w:tc>
          <w:tcPr>
            <w:tcW w:w="1116" w:type="dxa"/>
            <w:shd w:val="clear" w:color="auto" w:fill="auto"/>
          </w:tcPr>
          <w:p w14:paraId="61689FD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05</w:t>
            </w:r>
          </w:p>
        </w:tc>
      </w:tr>
      <w:tr w:rsidR="000D4083" w:rsidRPr="002A7792" w14:paraId="515A8276"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25873E89" w14:textId="77777777" w:rsidR="002A7792" w:rsidRPr="002A7792" w:rsidRDefault="002A7792" w:rsidP="00A37965">
            <w:r w:rsidRPr="002A7792">
              <w:t>ROC-AUC</w:t>
            </w:r>
          </w:p>
        </w:tc>
        <w:tc>
          <w:tcPr>
            <w:tcW w:w="1043" w:type="dxa"/>
            <w:shd w:val="clear" w:color="auto" w:fill="auto"/>
          </w:tcPr>
          <w:p w14:paraId="5076C66A"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4</w:t>
            </w:r>
          </w:p>
        </w:tc>
        <w:tc>
          <w:tcPr>
            <w:tcW w:w="1168" w:type="dxa"/>
            <w:shd w:val="clear" w:color="auto" w:fill="auto"/>
          </w:tcPr>
          <w:p w14:paraId="77A6B6A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55</w:t>
            </w:r>
          </w:p>
        </w:tc>
        <w:tc>
          <w:tcPr>
            <w:tcW w:w="1129" w:type="dxa"/>
            <w:shd w:val="clear" w:color="auto" w:fill="auto"/>
          </w:tcPr>
          <w:p w14:paraId="51B954CB"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5</w:t>
            </w:r>
          </w:p>
        </w:tc>
        <w:tc>
          <w:tcPr>
            <w:tcW w:w="1118" w:type="dxa"/>
            <w:shd w:val="clear" w:color="auto" w:fill="auto"/>
          </w:tcPr>
          <w:p w14:paraId="4DF6D7F9"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9</w:t>
            </w:r>
          </w:p>
        </w:tc>
        <w:tc>
          <w:tcPr>
            <w:tcW w:w="1258" w:type="dxa"/>
            <w:shd w:val="clear" w:color="auto" w:fill="auto"/>
          </w:tcPr>
          <w:p w14:paraId="11C83856"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8</w:t>
            </w:r>
          </w:p>
        </w:tc>
        <w:tc>
          <w:tcPr>
            <w:tcW w:w="1116" w:type="dxa"/>
            <w:shd w:val="clear" w:color="auto" w:fill="auto"/>
          </w:tcPr>
          <w:p w14:paraId="4925FCA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2</w:t>
            </w:r>
          </w:p>
        </w:tc>
      </w:tr>
    </w:tbl>
    <w:p w14:paraId="11B7398B" w14:textId="278CDD5D" w:rsidR="002A7792" w:rsidRPr="003904BC" w:rsidRDefault="00231ECF" w:rsidP="00A37965">
      <w:pPr>
        <w:pStyle w:val="Beschriftung"/>
      </w:pPr>
      <w:bookmarkStart w:id="1" w:name="_Ref88151586"/>
      <w:r>
        <w:t xml:space="preserve">Table </w:t>
      </w:r>
      <w:r w:rsidR="00AA67AA">
        <w:fldChar w:fldCharType="begin"/>
      </w:r>
      <w:r w:rsidR="00AA67AA">
        <w:instrText xml:space="preserve"> SEQ Table \* ARABIC </w:instrText>
      </w:r>
      <w:r w:rsidR="00AA67AA">
        <w:fldChar w:fldCharType="separate"/>
      </w:r>
      <w:r w:rsidR="00BC50C5">
        <w:rPr>
          <w:noProof/>
        </w:rPr>
        <w:t>3</w:t>
      </w:r>
      <w:r w:rsidR="00AA67AA">
        <w:rPr>
          <w:noProof/>
        </w:rPr>
        <w:fldChar w:fldCharType="end"/>
      </w:r>
      <w:bookmarkEnd w:id="1"/>
      <w:r>
        <w:t>: Performance metrics after tuning, predictions for test set</w:t>
      </w:r>
    </w:p>
    <w:p w14:paraId="7A601622" w14:textId="5628AB45" w:rsidR="00DA1AED" w:rsidRPr="00686DBD" w:rsidRDefault="001F3043" w:rsidP="00A37965">
      <w:r>
        <w:t xml:space="preserve">The performance metrics evaluated through 5-fold cross validation are not reflected in the results obtained after hyperparameter tuning and evaluation based on the test set. </w:t>
      </w:r>
      <w:r w:rsidR="00B83BBF">
        <w:t xml:space="preserve">Performance is expected to increase after hyperparameter tuning, due to the most favorable hyperparameter combinations being selected. Despite ROC-AUC being used as the metric for hyperparameter selection, all ROC-AUC values are worse when evaluating performance by predicting the test set. </w:t>
      </w:r>
      <w:r w:rsidR="009F3EFB">
        <w:t xml:space="preserve">Based on ROC-AUC the regularized elastic net regression model trained on </w:t>
      </w:r>
      <w:proofErr w:type="spellStart"/>
      <w:r w:rsidR="009F3EFB">
        <w:t>upsampled</w:t>
      </w:r>
      <w:proofErr w:type="spellEnd"/>
      <w:r w:rsidR="009F3EFB">
        <w:t xml:space="preserve"> data shows the best performance. </w:t>
      </w:r>
      <w:r w:rsidR="00686DBD">
        <w:t xml:space="preserve">The best hyperparameters for this model are the very small </w:t>
      </w:r>
      <w:r w:rsidR="00686DBD">
        <w:rPr>
          <w:i/>
          <w:iCs/>
        </w:rPr>
        <w:t>penalty</w:t>
      </w:r>
      <w:r w:rsidR="00686DBD">
        <w:t xml:space="preserve"> of </w:t>
      </w:r>
      <w:r w:rsidR="00686DBD" w:rsidRPr="00686DBD">
        <w:t>0.0000000001</w:t>
      </w:r>
      <w:r w:rsidR="00686DBD">
        <w:t xml:space="preserve"> in combination with a </w:t>
      </w:r>
      <w:r w:rsidR="00686DBD">
        <w:rPr>
          <w:i/>
          <w:iCs/>
        </w:rPr>
        <w:t xml:space="preserve">mixture </w:t>
      </w:r>
      <w:r w:rsidR="00686DBD">
        <w:lastRenderedPageBreak/>
        <w:t xml:space="preserve">of 1, resulting in LASSO regression which shrinks the coefficients of unneeded predictor variables to zero.  </w:t>
      </w:r>
    </w:p>
    <w:p w14:paraId="5ACC1900" w14:textId="64D56839" w:rsidR="00DA1AED" w:rsidRDefault="009F3EFB" w:rsidP="00A37965">
      <w:r>
        <w:t xml:space="preserve">The elastic net regression models are the only model fits with a recall </w:t>
      </w:r>
      <w:r w:rsidR="00686DBD">
        <w:t>larger than</w:t>
      </w:r>
      <w:r>
        <w:t xml:space="preserve"> 0.53, hinting towards a general disability to identify true positives within the testing data. </w:t>
      </w:r>
      <w:r w:rsidR="00B041D2">
        <w:t>While the elastic net models achieve acceptable recall, they also come with the lowest precision values out of all model fits</w:t>
      </w:r>
      <w:r w:rsidR="004500DF">
        <w:t xml:space="preserve">. This indicates </w:t>
      </w:r>
      <w:r w:rsidR="00B041D2">
        <w:t xml:space="preserve">that these models achieve their comparably high recall by overestimating the number of samples where fire ignitions occurred, leading to </w:t>
      </w:r>
      <w:proofErr w:type="gramStart"/>
      <w:r w:rsidR="00B041D2">
        <w:t>a large number of</w:t>
      </w:r>
      <w:proofErr w:type="gramEnd"/>
      <w:r w:rsidR="00B041D2">
        <w:t xml:space="preserve"> false positives among the predicted classes</w:t>
      </w:r>
      <w:r w:rsidR="004500DF">
        <w:t xml:space="preserve"> as seen in the confusion matrix depicted in </w:t>
      </w:r>
      <w:r w:rsidR="004500DF">
        <w:fldChar w:fldCharType="begin"/>
      </w:r>
      <w:r w:rsidR="004500DF">
        <w:instrText xml:space="preserve"> REF _Ref88223141 \h </w:instrText>
      </w:r>
      <w:r w:rsidR="004500DF">
        <w:fldChar w:fldCharType="separate"/>
      </w:r>
      <w:r w:rsidR="00BC50C5">
        <w:t xml:space="preserve">Table </w:t>
      </w:r>
      <w:r w:rsidR="00BC50C5">
        <w:rPr>
          <w:noProof/>
        </w:rPr>
        <w:t>4</w:t>
      </w:r>
      <w:r w:rsidR="004500DF">
        <w:fldChar w:fldCharType="end"/>
      </w:r>
      <w:r w:rsidR="00B041D2">
        <w:t xml:space="preserve">. </w:t>
      </w:r>
      <w:r w:rsidR="00944051">
        <w:t xml:space="preserve">This </w:t>
      </w:r>
      <w:r w:rsidR="004500DF">
        <w:t xml:space="preserve">fact </w:t>
      </w:r>
      <w:r w:rsidR="00944051">
        <w:t>is reflected in the low F-measure of these models, which is hampered by low precision despite comparabl</w:t>
      </w:r>
      <w:r w:rsidR="00673896">
        <w:t>y</w:t>
      </w:r>
      <w:r w:rsidR="00944051">
        <w:t xml:space="preserve"> high recall</w:t>
      </w:r>
      <w:r w:rsidR="004500DF">
        <w:t>.</w:t>
      </w:r>
    </w:p>
    <w:tbl>
      <w:tblPr>
        <w:tblStyle w:val="Listentabelle7farbigAkzent1"/>
        <w:tblW w:w="0" w:type="auto"/>
        <w:jc w:val="center"/>
        <w:tblLook w:val="04A0" w:firstRow="1" w:lastRow="0" w:firstColumn="1" w:lastColumn="0" w:noHBand="0" w:noVBand="1"/>
      </w:tblPr>
      <w:tblGrid>
        <w:gridCol w:w="2264"/>
        <w:gridCol w:w="2264"/>
        <w:gridCol w:w="2264"/>
      </w:tblGrid>
      <w:tr w:rsidR="004D52D1" w14:paraId="6A470DAB"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3F62BC4" w14:textId="77777777" w:rsidR="004D52D1" w:rsidRDefault="004D52D1" w:rsidP="00A37965"/>
        </w:tc>
        <w:tc>
          <w:tcPr>
            <w:tcW w:w="4528" w:type="dxa"/>
            <w:gridSpan w:val="2"/>
          </w:tcPr>
          <w:p w14:paraId="55F9C6A8" w14:textId="77777777" w:rsidR="004D52D1" w:rsidRDefault="004D52D1" w:rsidP="00A37965">
            <w:pPr>
              <w:cnfStyle w:val="100000000000" w:firstRow="1" w:lastRow="0" w:firstColumn="0" w:lastColumn="0" w:oddVBand="0" w:evenVBand="0" w:oddHBand="0" w:evenHBand="0" w:firstRowFirstColumn="0" w:firstRowLastColumn="0" w:lastRowFirstColumn="0" w:lastRowLastColumn="0"/>
            </w:pPr>
            <w:r>
              <w:t>Truth</w:t>
            </w:r>
          </w:p>
        </w:tc>
      </w:tr>
      <w:tr w:rsidR="004D52D1" w14:paraId="761E68E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2E455E0" w14:textId="77777777" w:rsidR="004D52D1" w:rsidRDefault="004D52D1" w:rsidP="00A37965">
            <w:r>
              <w:t>Prediction</w:t>
            </w:r>
          </w:p>
        </w:tc>
        <w:tc>
          <w:tcPr>
            <w:tcW w:w="2264" w:type="dxa"/>
            <w:shd w:val="clear" w:color="auto" w:fill="auto"/>
          </w:tcPr>
          <w:p w14:paraId="4CBF5CC6"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Fire</w:t>
            </w:r>
          </w:p>
        </w:tc>
        <w:tc>
          <w:tcPr>
            <w:tcW w:w="2264" w:type="dxa"/>
            <w:shd w:val="clear" w:color="auto" w:fill="auto"/>
          </w:tcPr>
          <w:p w14:paraId="6456EF12"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none</w:t>
            </w:r>
          </w:p>
        </w:tc>
      </w:tr>
      <w:tr w:rsidR="004D52D1" w14:paraId="343175A5"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7AAED7D" w14:textId="77777777" w:rsidR="004D52D1" w:rsidRDefault="004D52D1" w:rsidP="00A37965">
            <w:r>
              <w:t>Fire</w:t>
            </w:r>
          </w:p>
        </w:tc>
        <w:tc>
          <w:tcPr>
            <w:tcW w:w="2264" w:type="dxa"/>
            <w:shd w:val="clear" w:color="auto" w:fill="auto"/>
          </w:tcPr>
          <w:p w14:paraId="43659539" w14:textId="1A35A324"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899</w:t>
            </w:r>
          </w:p>
        </w:tc>
        <w:tc>
          <w:tcPr>
            <w:tcW w:w="2264" w:type="dxa"/>
            <w:shd w:val="clear" w:color="auto" w:fill="auto"/>
          </w:tcPr>
          <w:p w14:paraId="2B1A8A1E" w14:textId="19A12E2C"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9858</w:t>
            </w:r>
          </w:p>
        </w:tc>
      </w:tr>
      <w:tr w:rsidR="004D52D1" w14:paraId="508258E8"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87AFF20" w14:textId="77777777" w:rsidR="004D52D1" w:rsidRDefault="004D52D1" w:rsidP="00A37965">
            <w:r>
              <w:t>none</w:t>
            </w:r>
          </w:p>
        </w:tc>
        <w:tc>
          <w:tcPr>
            <w:tcW w:w="2264" w:type="dxa"/>
            <w:shd w:val="clear" w:color="auto" w:fill="auto"/>
          </w:tcPr>
          <w:p w14:paraId="519A53B4" w14:textId="57CFFD6E"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308</w:t>
            </w:r>
          </w:p>
        </w:tc>
        <w:tc>
          <w:tcPr>
            <w:tcW w:w="2264" w:type="dxa"/>
            <w:shd w:val="clear" w:color="auto" w:fill="auto"/>
          </w:tcPr>
          <w:p w14:paraId="2889FB81" w14:textId="58557929"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18663</w:t>
            </w:r>
          </w:p>
        </w:tc>
      </w:tr>
    </w:tbl>
    <w:p w14:paraId="21D5EC4A" w14:textId="5C2A7DC0" w:rsidR="004D52D1" w:rsidRDefault="006039C7" w:rsidP="00A37965">
      <w:pPr>
        <w:pStyle w:val="Beschriftung"/>
      </w:pPr>
      <w:bookmarkStart w:id="2" w:name="_Ref88223141"/>
      <w:r>
        <w:t xml:space="preserve">Table </w:t>
      </w:r>
      <w:r w:rsidR="00AA67AA">
        <w:fldChar w:fldCharType="begin"/>
      </w:r>
      <w:r w:rsidR="00AA67AA">
        <w:instrText xml:space="preserve"> SEQ Table \* ARABIC </w:instrText>
      </w:r>
      <w:r w:rsidR="00AA67AA">
        <w:fldChar w:fldCharType="separate"/>
      </w:r>
      <w:r w:rsidR="00BC50C5">
        <w:rPr>
          <w:noProof/>
        </w:rPr>
        <w:t>4</w:t>
      </w:r>
      <w:r w:rsidR="00AA67AA">
        <w:rPr>
          <w:noProof/>
        </w:rPr>
        <w:fldChar w:fldCharType="end"/>
      </w:r>
      <w:bookmarkEnd w:id="2"/>
      <w:r>
        <w:t xml:space="preserve">: </w:t>
      </w:r>
      <w:r w:rsidRPr="001A5C17">
        <w:t xml:space="preserve">Confusion Matrix of </w:t>
      </w:r>
      <w:r>
        <w:t xml:space="preserve">tuned Elastic Net </w:t>
      </w:r>
      <w:r w:rsidRPr="001A5C17">
        <w:t>Model (</w:t>
      </w:r>
      <w:proofErr w:type="spellStart"/>
      <w:r>
        <w:t>upsampled</w:t>
      </w:r>
      <w:proofErr w:type="spellEnd"/>
      <w:r w:rsidRPr="001A5C17">
        <w:t>)</w:t>
      </w:r>
    </w:p>
    <w:p w14:paraId="5DBF72F3" w14:textId="750956BC" w:rsidR="00626CEB" w:rsidRPr="00626CEB" w:rsidRDefault="00626CEB" w:rsidP="00EA0B8F">
      <w:pPr>
        <w:pStyle w:val="berschrift2"/>
      </w:pPr>
      <w:r>
        <w:t>Stratified random split</w:t>
      </w:r>
    </w:p>
    <w:p w14:paraId="5ABA1054" w14:textId="77777777" w:rsidR="00484C8C" w:rsidRDefault="007F0BA7" w:rsidP="00A37965">
      <w:r>
        <w:t xml:space="preserve">Clearly, these models are unable to satisfyingly classify fire ignitions and non-events in the data set designated for testing. </w:t>
      </w:r>
      <w:r w:rsidR="00C3068E">
        <w:t xml:space="preserve">This comes as a surprise after the performance estimates based on resampling the training data showed promising results for all model specifications. </w:t>
      </w:r>
      <w:r w:rsidR="00A7281B">
        <w:t xml:space="preserve">The superior performance achieved through resampling hints toward the reason for the drop in performance when predicting the test set: All classifiers appear to achieve much better results when evaluated on testing data </w:t>
      </w:r>
      <w:r w:rsidR="005638E2">
        <w:t xml:space="preserve">that was not split based on year, but random sampling as is done during cross validation. </w:t>
      </w:r>
    </w:p>
    <w:p w14:paraId="556526AD" w14:textId="55AC7795" w:rsidR="000E2180" w:rsidRDefault="006B296E" w:rsidP="00A37965">
      <w:r>
        <w:lastRenderedPageBreak/>
        <w:t xml:space="preserve">For this </w:t>
      </w:r>
      <w:r w:rsidR="00A52AEE">
        <w:t>reason,</w:t>
      </w:r>
      <w:r>
        <w:t xml:space="preserve"> I estimated another set of models with the exact same modeling specifications, except that the training and testing split </w:t>
      </w:r>
      <w:r w:rsidR="00484C8C">
        <w:t>being</w:t>
      </w:r>
      <w:r>
        <w:t xml:space="preserve"> conducted at random and not based on year. </w:t>
      </w:r>
    </w:p>
    <w:tbl>
      <w:tblPr>
        <w:tblStyle w:val="Gitternetztabelle7farbigAkzent1"/>
        <w:tblW w:w="0" w:type="auto"/>
        <w:tblInd w:w="5" w:type="dxa"/>
        <w:tblLook w:val="04A0" w:firstRow="1" w:lastRow="0" w:firstColumn="1" w:lastColumn="0" w:noHBand="0" w:noVBand="1"/>
      </w:tblPr>
      <w:tblGrid>
        <w:gridCol w:w="2566"/>
        <w:gridCol w:w="2165"/>
        <w:gridCol w:w="2165"/>
        <w:gridCol w:w="2165"/>
      </w:tblGrid>
      <w:tr w:rsidR="006B296E" w:rsidRPr="00D9401A" w14:paraId="32E5B608" w14:textId="77777777" w:rsidTr="001369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69" w:type="dxa"/>
          </w:tcPr>
          <w:p w14:paraId="2EBA58C3" w14:textId="77777777" w:rsidR="006B296E" w:rsidRPr="00D9401A" w:rsidRDefault="006B296E" w:rsidP="00A37965">
            <w:proofErr w:type="gramStart"/>
            <w:r w:rsidRPr="00D9401A">
              <w:t>.metric</w:t>
            </w:r>
            <w:proofErr w:type="gramEnd"/>
          </w:p>
        </w:tc>
        <w:tc>
          <w:tcPr>
            <w:tcW w:w="3570" w:type="dxa"/>
          </w:tcPr>
          <w:p w14:paraId="3DEC00B7"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GLM</w:t>
            </w:r>
          </w:p>
        </w:tc>
        <w:tc>
          <w:tcPr>
            <w:tcW w:w="3570" w:type="dxa"/>
          </w:tcPr>
          <w:p w14:paraId="21E43816"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RF</w:t>
            </w:r>
          </w:p>
        </w:tc>
        <w:tc>
          <w:tcPr>
            <w:tcW w:w="3570" w:type="dxa"/>
          </w:tcPr>
          <w:p w14:paraId="4B486208"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XGB</w:t>
            </w:r>
          </w:p>
        </w:tc>
      </w:tr>
      <w:tr w:rsidR="006B296E" w:rsidRPr="00D9401A" w14:paraId="28BAE8BF"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318524AD" w14:textId="77777777" w:rsidR="006B296E" w:rsidRPr="00D9401A" w:rsidRDefault="006B296E" w:rsidP="00A37965">
            <w:r w:rsidRPr="0037174B">
              <w:t>accuracy</w:t>
            </w:r>
          </w:p>
        </w:tc>
        <w:tc>
          <w:tcPr>
            <w:tcW w:w="3570" w:type="dxa"/>
            <w:shd w:val="clear" w:color="auto" w:fill="auto"/>
          </w:tcPr>
          <w:p w14:paraId="5BDCDD88"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642</w:t>
            </w:r>
          </w:p>
        </w:tc>
        <w:tc>
          <w:tcPr>
            <w:tcW w:w="3570" w:type="dxa"/>
            <w:shd w:val="clear" w:color="auto" w:fill="auto"/>
          </w:tcPr>
          <w:p w14:paraId="432B9EB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6</w:t>
            </w:r>
          </w:p>
        </w:tc>
        <w:tc>
          <w:tcPr>
            <w:tcW w:w="3570" w:type="dxa"/>
            <w:shd w:val="clear" w:color="auto" w:fill="auto"/>
          </w:tcPr>
          <w:p w14:paraId="7B73E8E7"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07</w:t>
            </w:r>
          </w:p>
        </w:tc>
      </w:tr>
      <w:tr w:rsidR="006B296E" w:rsidRPr="00D9401A" w14:paraId="0EB0982C"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257FA08F" w14:textId="77777777" w:rsidR="006B296E" w:rsidRPr="00D9401A" w:rsidRDefault="006B296E" w:rsidP="00A37965">
            <w:r w:rsidRPr="0037174B">
              <w:t>Classification</w:t>
            </w:r>
            <w:r>
              <w:t xml:space="preserve"> </w:t>
            </w:r>
            <w:r w:rsidRPr="0037174B">
              <w:t>cost</w:t>
            </w:r>
          </w:p>
        </w:tc>
        <w:tc>
          <w:tcPr>
            <w:tcW w:w="3570" w:type="dxa"/>
            <w:shd w:val="clear" w:color="auto" w:fill="auto"/>
          </w:tcPr>
          <w:p w14:paraId="2C3F5821"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388</w:t>
            </w:r>
          </w:p>
        </w:tc>
        <w:tc>
          <w:tcPr>
            <w:tcW w:w="3570" w:type="dxa"/>
            <w:shd w:val="clear" w:color="auto" w:fill="auto"/>
          </w:tcPr>
          <w:p w14:paraId="1524BD1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38</w:t>
            </w:r>
          </w:p>
        </w:tc>
        <w:tc>
          <w:tcPr>
            <w:tcW w:w="3570" w:type="dxa"/>
            <w:shd w:val="clear" w:color="auto" w:fill="auto"/>
          </w:tcPr>
          <w:p w14:paraId="3D76B954"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44</w:t>
            </w:r>
          </w:p>
        </w:tc>
      </w:tr>
      <w:tr w:rsidR="006B296E" w:rsidRPr="00D9401A" w14:paraId="68DFDEB7"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27CA7C7E" w14:textId="77777777" w:rsidR="006B296E" w:rsidRPr="00D9401A" w:rsidRDefault="006B296E" w:rsidP="00A37965">
            <w:r>
              <w:t>F-</w:t>
            </w:r>
            <w:r w:rsidRPr="0037174B">
              <w:t>meas</w:t>
            </w:r>
            <w:r>
              <w:t>ure</w:t>
            </w:r>
          </w:p>
        </w:tc>
        <w:tc>
          <w:tcPr>
            <w:tcW w:w="3570" w:type="dxa"/>
            <w:shd w:val="clear" w:color="auto" w:fill="auto"/>
          </w:tcPr>
          <w:p w14:paraId="1E16C39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092</w:t>
            </w:r>
          </w:p>
        </w:tc>
        <w:tc>
          <w:tcPr>
            <w:tcW w:w="3570" w:type="dxa"/>
            <w:shd w:val="clear" w:color="auto" w:fill="auto"/>
          </w:tcPr>
          <w:p w14:paraId="6A596AB0"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201</w:t>
            </w:r>
          </w:p>
        </w:tc>
        <w:tc>
          <w:tcPr>
            <w:tcW w:w="3570" w:type="dxa"/>
            <w:shd w:val="clear" w:color="auto" w:fill="auto"/>
          </w:tcPr>
          <w:p w14:paraId="035EDA0D"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155</w:t>
            </w:r>
          </w:p>
        </w:tc>
      </w:tr>
      <w:tr w:rsidR="006B296E" w:rsidRPr="00D9401A" w14:paraId="57C74D3B"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6F7002F2" w14:textId="77777777" w:rsidR="006B296E" w:rsidRPr="00D9401A" w:rsidRDefault="006B296E" w:rsidP="00A37965">
            <w:r w:rsidRPr="0037174B">
              <w:t>precision</w:t>
            </w:r>
          </w:p>
        </w:tc>
        <w:tc>
          <w:tcPr>
            <w:tcW w:w="3570" w:type="dxa"/>
            <w:shd w:val="clear" w:color="auto" w:fill="auto"/>
          </w:tcPr>
          <w:p w14:paraId="372DF068"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48</w:t>
            </w:r>
          </w:p>
        </w:tc>
        <w:tc>
          <w:tcPr>
            <w:tcW w:w="3570" w:type="dxa"/>
            <w:shd w:val="clear" w:color="auto" w:fill="auto"/>
          </w:tcPr>
          <w:p w14:paraId="786C8E3C"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115</w:t>
            </w:r>
          </w:p>
        </w:tc>
        <w:tc>
          <w:tcPr>
            <w:tcW w:w="3570" w:type="dxa"/>
            <w:shd w:val="clear" w:color="auto" w:fill="auto"/>
          </w:tcPr>
          <w:p w14:paraId="7799866F"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86</w:t>
            </w:r>
          </w:p>
        </w:tc>
      </w:tr>
      <w:tr w:rsidR="006B296E" w:rsidRPr="00D9401A" w14:paraId="17D3FD79"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13EAA27C" w14:textId="77777777" w:rsidR="006B296E" w:rsidRPr="00D9401A" w:rsidRDefault="006B296E" w:rsidP="00A37965">
            <w:r w:rsidRPr="0037174B">
              <w:t>recall</w:t>
            </w:r>
          </w:p>
        </w:tc>
        <w:tc>
          <w:tcPr>
            <w:tcW w:w="3570" w:type="dxa"/>
            <w:shd w:val="clear" w:color="auto" w:fill="auto"/>
          </w:tcPr>
          <w:p w14:paraId="2B681E8E"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33</w:t>
            </w:r>
          </w:p>
        </w:tc>
        <w:tc>
          <w:tcPr>
            <w:tcW w:w="3570" w:type="dxa"/>
            <w:shd w:val="clear" w:color="auto" w:fill="auto"/>
          </w:tcPr>
          <w:p w14:paraId="5468E734"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12</w:t>
            </w:r>
          </w:p>
        </w:tc>
        <w:tc>
          <w:tcPr>
            <w:tcW w:w="3570" w:type="dxa"/>
            <w:shd w:val="clear" w:color="auto" w:fill="auto"/>
          </w:tcPr>
          <w:p w14:paraId="577AA9E1"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2</w:t>
            </w:r>
          </w:p>
        </w:tc>
      </w:tr>
      <w:tr w:rsidR="006B296E" w:rsidRPr="00D9401A" w14:paraId="4703F76A"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3AAFD18A" w14:textId="77777777" w:rsidR="006B296E" w:rsidRPr="00D9401A" w:rsidRDefault="006B296E" w:rsidP="00A37965">
            <w:r>
              <w:t>ROC-AUC</w:t>
            </w:r>
          </w:p>
        </w:tc>
        <w:tc>
          <w:tcPr>
            <w:tcW w:w="3570" w:type="dxa"/>
            <w:shd w:val="clear" w:color="auto" w:fill="auto"/>
          </w:tcPr>
          <w:p w14:paraId="0606790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09</w:t>
            </w:r>
          </w:p>
        </w:tc>
        <w:tc>
          <w:tcPr>
            <w:tcW w:w="3570" w:type="dxa"/>
            <w:shd w:val="clear" w:color="auto" w:fill="auto"/>
          </w:tcPr>
          <w:p w14:paraId="415D7F25"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914</w:t>
            </w:r>
          </w:p>
        </w:tc>
        <w:tc>
          <w:tcPr>
            <w:tcW w:w="3570" w:type="dxa"/>
            <w:shd w:val="clear" w:color="auto" w:fill="auto"/>
          </w:tcPr>
          <w:p w14:paraId="3AE38F79"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94</w:t>
            </w:r>
          </w:p>
        </w:tc>
      </w:tr>
    </w:tbl>
    <w:p w14:paraId="2E8D7835" w14:textId="58E9105B" w:rsidR="006B296E" w:rsidRDefault="00A52AEE" w:rsidP="00A37965">
      <w:pPr>
        <w:pStyle w:val="Beschriftung"/>
      </w:pPr>
      <w:bookmarkStart w:id="3" w:name="_Ref88223636"/>
      <w:r>
        <w:t xml:space="preserve">Table </w:t>
      </w:r>
      <w:r w:rsidR="00AA67AA">
        <w:fldChar w:fldCharType="begin"/>
      </w:r>
      <w:r w:rsidR="00AA67AA">
        <w:instrText xml:space="preserve"> SEQ Table \* ARABIC </w:instrText>
      </w:r>
      <w:r w:rsidR="00AA67AA">
        <w:fldChar w:fldCharType="separate"/>
      </w:r>
      <w:r w:rsidR="00BC50C5">
        <w:rPr>
          <w:noProof/>
        </w:rPr>
        <w:t>5</w:t>
      </w:r>
      <w:r w:rsidR="00AA67AA">
        <w:rPr>
          <w:noProof/>
        </w:rPr>
        <w:fldChar w:fldCharType="end"/>
      </w:r>
      <w:bookmarkEnd w:id="3"/>
      <w:r>
        <w:t xml:space="preserve">: Performance metrics when using a randomized training-/test split and </w:t>
      </w:r>
      <w:proofErr w:type="spellStart"/>
      <w:r>
        <w:t>downsampled</w:t>
      </w:r>
      <w:proofErr w:type="spellEnd"/>
      <w:r>
        <w:t xml:space="preserve"> training data</w:t>
      </w:r>
    </w:p>
    <w:p w14:paraId="5BC5CD5B" w14:textId="2572F036" w:rsidR="00A52AEE" w:rsidRDefault="003A2427" w:rsidP="00A37965">
      <w:r>
        <w:t>Changing</w:t>
      </w:r>
      <w:r w:rsidR="00484C8C">
        <w:t xml:space="preserve"> from time-based </w:t>
      </w:r>
      <w:r>
        <w:t>splitting to a randomized training and test split dramatically improves the performance metrics for all estimated models</w:t>
      </w:r>
      <w:r w:rsidR="00BC50C5">
        <w:t xml:space="preserve">, as seen in </w:t>
      </w:r>
      <w:r w:rsidR="00BC50C5">
        <w:fldChar w:fldCharType="begin"/>
      </w:r>
      <w:r w:rsidR="00BC50C5">
        <w:instrText xml:space="preserve"> REF _Ref88223636 \h </w:instrText>
      </w:r>
      <w:r w:rsidR="00BC50C5">
        <w:fldChar w:fldCharType="separate"/>
      </w:r>
      <w:r w:rsidR="00BC50C5">
        <w:t xml:space="preserve">Table </w:t>
      </w:r>
      <w:r w:rsidR="00BC50C5">
        <w:rPr>
          <w:noProof/>
        </w:rPr>
        <w:t>5</w:t>
      </w:r>
      <w:r w:rsidR="00BC50C5">
        <w:fldChar w:fldCharType="end"/>
      </w:r>
      <w:r>
        <w:t xml:space="preserve">. </w:t>
      </w:r>
      <w:r w:rsidR="00870CA6">
        <w:t xml:space="preserve">These models are trained on the </w:t>
      </w:r>
      <w:proofErr w:type="spellStart"/>
      <w:r w:rsidR="00870CA6">
        <w:t>downsampled</w:t>
      </w:r>
      <w:proofErr w:type="spellEnd"/>
      <w:r w:rsidR="00870CA6">
        <w:t xml:space="preserve"> training data set, which has proven to lead to comparable if not superior prediction results for the previously estimated models (see </w:t>
      </w:r>
      <w:r w:rsidR="00870CA6">
        <w:fldChar w:fldCharType="begin"/>
      </w:r>
      <w:r w:rsidR="00870CA6">
        <w:instrText xml:space="preserve"> REF _Ref88151586 \h </w:instrText>
      </w:r>
      <w:r w:rsidR="00870CA6">
        <w:fldChar w:fldCharType="separate"/>
      </w:r>
      <w:r w:rsidR="00BC50C5">
        <w:t xml:space="preserve">Table </w:t>
      </w:r>
      <w:r w:rsidR="00BC50C5">
        <w:rPr>
          <w:noProof/>
        </w:rPr>
        <w:t>3</w:t>
      </w:r>
      <w:r w:rsidR="00870CA6">
        <w:fldChar w:fldCharType="end"/>
      </w:r>
      <w:r w:rsidR="00870CA6">
        <w:t xml:space="preserve">). </w:t>
      </w:r>
    </w:p>
    <w:p w14:paraId="066DF6B9" w14:textId="61B54523" w:rsidR="00DA2642" w:rsidRDefault="00893491" w:rsidP="00A37965">
      <w:r>
        <w:t xml:space="preserve">Not only is predictive performance increased for all models, the changes to the training and test split also affect these models </w:t>
      </w:r>
      <w:r w:rsidR="00CC7BC3">
        <w:t>differently</w:t>
      </w:r>
      <w:r>
        <w:t xml:space="preserve">. </w:t>
      </w:r>
      <w:r w:rsidR="00CC7BC3">
        <w:t xml:space="preserve">The Random Forest classifier now achieves the highest performance with a ROC-AUC of 0.914, closely followed by </w:t>
      </w:r>
      <w:proofErr w:type="spellStart"/>
      <w:r w:rsidR="00CC7BC3" w:rsidRPr="0018437C">
        <w:rPr>
          <w:i/>
          <w:iCs/>
        </w:rPr>
        <w:t>xgboost</w:t>
      </w:r>
      <w:proofErr w:type="spellEnd"/>
      <w:r w:rsidR="00CC7BC3">
        <w:t xml:space="preserve"> with a ROC-AUC of 0.894. </w:t>
      </w:r>
      <w:r w:rsidR="0018437C">
        <w:t xml:space="preserve">Hyperparameter tuning determined the best combination of parameters to be </w:t>
      </w:r>
      <w:proofErr w:type="spellStart"/>
      <w:r w:rsidR="0018437C" w:rsidRPr="0018437C">
        <w:rPr>
          <w:i/>
          <w:iCs/>
        </w:rPr>
        <w:t>mtry</w:t>
      </w:r>
      <w:proofErr w:type="spellEnd"/>
      <w:r w:rsidR="0018437C">
        <w:t xml:space="preserve"> of 23 and </w:t>
      </w:r>
      <w:proofErr w:type="spellStart"/>
      <w:r w:rsidR="0018437C" w:rsidRPr="0018437C">
        <w:rPr>
          <w:i/>
          <w:iCs/>
        </w:rPr>
        <w:t>min_n</w:t>
      </w:r>
      <w:proofErr w:type="spellEnd"/>
      <w:r w:rsidR="0018437C">
        <w:t xml:space="preserve"> of 4, given 500 grown decision trees in the ensemble. For </w:t>
      </w:r>
      <w:proofErr w:type="spellStart"/>
      <w:r w:rsidR="0018437C" w:rsidRPr="0018437C">
        <w:rPr>
          <w:i/>
          <w:iCs/>
        </w:rPr>
        <w:t>xgboost</w:t>
      </w:r>
      <w:proofErr w:type="spellEnd"/>
      <w:r w:rsidR="0018437C">
        <w:rPr>
          <w:i/>
          <w:iCs/>
        </w:rPr>
        <w:t xml:space="preserve"> </w:t>
      </w:r>
      <w:r w:rsidR="0018437C">
        <w:t xml:space="preserve">a similar </w:t>
      </w:r>
      <w:proofErr w:type="spellStart"/>
      <w:r w:rsidR="0018437C" w:rsidRPr="0018437C">
        <w:rPr>
          <w:i/>
          <w:iCs/>
        </w:rPr>
        <w:t>mtry</w:t>
      </w:r>
      <w:proofErr w:type="spellEnd"/>
      <w:r w:rsidR="0018437C">
        <w:rPr>
          <w:i/>
          <w:iCs/>
        </w:rPr>
        <w:t xml:space="preserve"> </w:t>
      </w:r>
      <w:r w:rsidR="0018437C">
        <w:t xml:space="preserve">with a value of 22 and a much larger </w:t>
      </w:r>
      <w:proofErr w:type="spellStart"/>
      <w:r w:rsidR="0018437C" w:rsidRPr="0018437C">
        <w:rPr>
          <w:i/>
          <w:iCs/>
        </w:rPr>
        <w:t>min_n</w:t>
      </w:r>
      <w:proofErr w:type="spellEnd"/>
      <w:r w:rsidR="0018437C" w:rsidRPr="0018437C">
        <w:t xml:space="preserve"> of</w:t>
      </w:r>
      <w:r w:rsidR="0018437C">
        <w:t xml:space="preserve"> 29</w:t>
      </w:r>
      <w:r w:rsidR="00703CB3">
        <w:t xml:space="preserve">, combined with </w:t>
      </w:r>
      <w:proofErr w:type="spellStart"/>
      <w:r w:rsidR="00703CB3" w:rsidRPr="00703CB3">
        <w:rPr>
          <w:i/>
          <w:iCs/>
        </w:rPr>
        <w:t>tree_depth</w:t>
      </w:r>
      <w:proofErr w:type="spellEnd"/>
      <w:r w:rsidR="00703CB3">
        <w:t xml:space="preserve"> of 8, a </w:t>
      </w:r>
      <w:proofErr w:type="spellStart"/>
      <w:r w:rsidR="00703CB3" w:rsidRPr="00703CB3">
        <w:rPr>
          <w:i/>
          <w:iCs/>
        </w:rPr>
        <w:t>learn_rate</w:t>
      </w:r>
      <w:proofErr w:type="spellEnd"/>
      <w:r w:rsidR="00703CB3">
        <w:t xml:space="preserve"> of </w:t>
      </w:r>
      <w:r w:rsidR="00703CB3" w:rsidRPr="00703CB3">
        <w:t>0.0637</w:t>
      </w:r>
      <w:r w:rsidR="00703CB3">
        <w:t xml:space="preserve">, </w:t>
      </w:r>
      <w:proofErr w:type="spellStart"/>
      <w:r w:rsidR="00703CB3" w:rsidRPr="00703CB3">
        <w:rPr>
          <w:i/>
          <w:iCs/>
        </w:rPr>
        <w:t>loss_reduction</w:t>
      </w:r>
      <w:proofErr w:type="spellEnd"/>
      <w:r w:rsidR="00703CB3">
        <w:t xml:space="preserve"> of </w:t>
      </w:r>
      <w:r w:rsidR="00703CB3" w:rsidRPr="00703CB3">
        <w:t>0.000000916</w:t>
      </w:r>
      <w:r w:rsidR="00703CB3">
        <w:t xml:space="preserve"> and a </w:t>
      </w:r>
      <w:proofErr w:type="spellStart"/>
      <w:r w:rsidR="00703CB3" w:rsidRPr="00703CB3">
        <w:rPr>
          <w:i/>
          <w:iCs/>
        </w:rPr>
        <w:t>sample_size</w:t>
      </w:r>
      <w:proofErr w:type="spellEnd"/>
      <w:r w:rsidR="00703CB3">
        <w:t xml:space="preserve"> of 82.6% were determined to </w:t>
      </w:r>
      <w:proofErr w:type="spellStart"/>
      <w:r w:rsidR="00703CB3">
        <w:t>maximixe</w:t>
      </w:r>
      <w:proofErr w:type="spellEnd"/>
      <w:r w:rsidR="00703CB3">
        <w:t xml:space="preserve"> the ROC-AUC. </w:t>
      </w:r>
      <w:r w:rsidR="00CC7BC3">
        <w:t xml:space="preserve">Elastic net regression, which previously outperformed the other classifiers, profits the least from changes and now ranks last with a ROC-AUC of 0.809. </w:t>
      </w:r>
      <w:r w:rsidR="00E47A26">
        <w:t>Hyperparameter tuning has found that the ideal</w:t>
      </w:r>
      <w:r w:rsidR="00E47A26">
        <w:rPr>
          <w:i/>
          <w:iCs/>
        </w:rPr>
        <w:t xml:space="preserve"> penalty </w:t>
      </w:r>
      <w:r w:rsidR="00E47A26">
        <w:t xml:space="preserve">value </w:t>
      </w:r>
      <w:r w:rsidR="00E47A26">
        <w:lastRenderedPageBreak/>
        <w:t xml:space="preserve">remains </w:t>
      </w:r>
      <w:r w:rsidR="00E47A26" w:rsidRPr="00E47A26">
        <w:t>0.0000000001</w:t>
      </w:r>
      <w:r w:rsidR="00E47A26">
        <w:t xml:space="preserve">, with the optimal </w:t>
      </w:r>
      <w:r w:rsidR="00E47A26">
        <w:rPr>
          <w:i/>
          <w:iCs/>
        </w:rPr>
        <w:t xml:space="preserve">mixture </w:t>
      </w:r>
      <w:r w:rsidR="00E47A26">
        <w:t xml:space="preserve">now being 0.5, which results in an equal mixture between LASSO and ridge penalties. </w:t>
      </w:r>
    </w:p>
    <w:p w14:paraId="789A16DB" w14:textId="365FCE9A" w:rsidR="00DA2642" w:rsidRDefault="003F4F19" w:rsidP="00DA2642">
      <w:r>
        <w:t xml:space="preserve">I ultimately rate the Random Forest as the strongest model. Not only does it achieve the largest ROC-AUC, but it outperforms elastic net regression and </w:t>
      </w:r>
      <w:proofErr w:type="spellStart"/>
      <w:r>
        <w:t>xgboost</w:t>
      </w:r>
      <w:proofErr w:type="spellEnd"/>
      <w:r>
        <w:t xml:space="preserve"> in terms of every other metric except for recall, which is still comparable. Random Forest achieves the highest accuracy, highest </w:t>
      </w:r>
      <w:r w:rsidR="00B23B12">
        <w:t>precision,</w:t>
      </w:r>
      <w:r>
        <w:t xml:space="preserve"> and highest F-measure, despite the slightly lower recall. This combination of metrics </w:t>
      </w:r>
      <w:r w:rsidR="00B23B12">
        <w:t xml:space="preserve">indicates that the Random Forest model achieves the best classification boundary among these models while minimizing the penalized classification cost metric. </w:t>
      </w:r>
    </w:p>
    <w:tbl>
      <w:tblPr>
        <w:tblStyle w:val="Listentabelle7farbigAkzent1"/>
        <w:tblW w:w="0" w:type="auto"/>
        <w:jc w:val="center"/>
        <w:tblLook w:val="04A0" w:firstRow="1" w:lastRow="0" w:firstColumn="1" w:lastColumn="0" w:noHBand="0" w:noVBand="1"/>
      </w:tblPr>
      <w:tblGrid>
        <w:gridCol w:w="2264"/>
        <w:gridCol w:w="2264"/>
        <w:gridCol w:w="2264"/>
      </w:tblGrid>
      <w:tr w:rsidR="00DA2642" w14:paraId="361B1115"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A6BD5AE" w14:textId="77777777" w:rsidR="00DA2642" w:rsidRDefault="00DA2642" w:rsidP="00452FA0"/>
        </w:tc>
        <w:tc>
          <w:tcPr>
            <w:tcW w:w="4528" w:type="dxa"/>
            <w:gridSpan w:val="2"/>
          </w:tcPr>
          <w:p w14:paraId="25F15372" w14:textId="77777777" w:rsidR="00DA2642" w:rsidRDefault="00DA2642" w:rsidP="00452FA0">
            <w:pPr>
              <w:cnfStyle w:val="100000000000" w:firstRow="1" w:lastRow="0" w:firstColumn="0" w:lastColumn="0" w:oddVBand="0" w:evenVBand="0" w:oddHBand="0" w:evenHBand="0" w:firstRowFirstColumn="0" w:firstRowLastColumn="0" w:lastRowFirstColumn="0" w:lastRowLastColumn="0"/>
            </w:pPr>
            <w:r>
              <w:t>Truth</w:t>
            </w:r>
          </w:p>
        </w:tc>
      </w:tr>
      <w:tr w:rsidR="00DA2642" w14:paraId="69AB9460"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76B3635" w14:textId="77777777" w:rsidR="00DA2642" w:rsidRDefault="00DA2642" w:rsidP="00452FA0">
            <w:r>
              <w:t>Prediction</w:t>
            </w:r>
          </w:p>
        </w:tc>
        <w:tc>
          <w:tcPr>
            <w:tcW w:w="2264" w:type="dxa"/>
            <w:shd w:val="clear" w:color="auto" w:fill="auto"/>
          </w:tcPr>
          <w:p w14:paraId="770B7873"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Fire</w:t>
            </w:r>
          </w:p>
        </w:tc>
        <w:tc>
          <w:tcPr>
            <w:tcW w:w="2264" w:type="dxa"/>
            <w:shd w:val="clear" w:color="auto" w:fill="auto"/>
          </w:tcPr>
          <w:p w14:paraId="0E18D4E2"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none</w:t>
            </w:r>
          </w:p>
        </w:tc>
      </w:tr>
      <w:tr w:rsidR="00DA2642" w14:paraId="610D627E"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76682281" w14:textId="77777777" w:rsidR="00DA2642" w:rsidRDefault="00DA2642" w:rsidP="00452FA0">
            <w:r>
              <w:t>Fire</w:t>
            </w:r>
          </w:p>
        </w:tc>
        <w:tc>
          <w:tcPr>
            <w:tcW w:w="2264" w:type="dxa"/>
            <w:shd w:val="clear" w:color="auto" w:fill="auto"/>
          </w:tcPr>
          <w:p w14:paraId="1400A3D4"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524</w:t>
            </w:r>
          </w:p>
        </w:tc>
        <w:tc>
          <w:tcPr>
            <w:tcW w:w="2264" w:type="dxa"/>
            <w:shd w:val="clear" w:color="auto" w:fill="auto"/>
          </w:tcPr>
          <w:p w14:paraId="7799C452"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4038</w:t>
            </w:r>
          </w:p>
        </w:tc>
      </w:tr>
      <w:tr w:rsidR="00DA2642" w14:paraId="58349CA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9885A68" w14:textId="77777777" w:rsidR="00DA2642" w:rsidRDefault="00DA2642" w:rsidP="00452FA0">
            <w:r>
              <w:t>none</w:t>
            </w:r>
          </w:p>
        </w:tc>
        <w:tc>
          <w:tcPr>
            <w:tcW w:w="2264" w:type="dxa"/>
            <w:shd w:val="clear" w:color="auto" w:fill="auto"/>
          </w:tcPr>
          <w:p w14:paraId="5F01316E"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121</w:t>
            </w:r>
          </w:p>
        </w:tc>
        <w:tc>
          <w:tcPr>
            <w:tcW w:w="2264" w:type="dxa"/>
            <w:shd w:val="clear" w:color="auto" w:fill="auto"/>
          </w:tcPr>
          <w:p w14:paraId="4BD22725"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25045</w:t>
            </w:r>
          </w:p>
        </w:tc>
      </w:tr>
    </w:tbl>
    <w:p w14:paraId="090AA64A" w14:textId="1485C5BC" w:rsidR="00DA2642" w:rsidRDefault="00DA2642" w:rsidP="00DA2642">
      <w:pPr>
        <w:pStyle w:val="Beschriftung"/>
      </w:pPr>
      <w:bookmarkStart w:id="4" w:name="_Ref88222519"/>
      <w:r>
        <w:t xml:space="preserve">Table </w:t>
      </w:r>
      <w:r>
        <w:fldChar w:fldCharType="begin"/>
      </w:r>
      <w:r>
        <w:instrText xml:space="preserve"> SEQ Table \* ARABIC </w:instrText>
      </w:r>
      <w:r>
        <w:fldChar w:fldCharType="separate"/>
      </w:r>
      <w:r>
        <w:rPr>
          <w:noProof/>
        </w:rPr>
        <w:t>6</w:t>
      </w:r>
      <w:r>
        <w:rPr>
          <w:noProof/>
        </w:rPr>
        <w:fldChar w:fldCharType="end"/>
      </w:r>
      <w:bookmarkEnd w:id="4"/>
      <w:r>
        <w:t>: Confusion Matrix of Random Forest Model (random sampling split)</w:t>
      </w:r>
    </w:p>
    <w:p w14:paraId="17F4F43B" w14:textId="57687EB3" w:rsidR="001A4E67" w:rsidRDefault="00226109" w:rsidP="00DA2642">
      <w:r>
        <w:t xml:space="preserve">This is reflected in the confusion matrix of the Random Forest model, as seen in </w:t>
      </w:r>
      <w:r>
        <w:fldChar w:fldCharType="begin"/>
      </w:r>
      <w:r>
        <w:instrText xml:space="preserve"> REF _Ref88222519 \h </w:instrText>
      </w:r>
      <w:r>
        <w:fldChar w:fldCharType="separate"/>
      </w:r>
      <w:r w:rsidR="00BC50C5">
        <w:t xml:space="preserve">Table </w:t>
      </w:r>
      <w:r w:rsidR="00BC50C5">
        <w:rPr>
          <w:noProof/>
        </w:rPr>
        <w:t>6</w:t>
      </w:r>
      <w:r>
        <w:fldChar w:fldCharType="end"/>
      </w:r>
      <w:r>
        <w:t>.</w:t>
      </w:r>
      <w:r w:rsidR="007F1E29">
        <w:t xml:space="preserve"> This confusion matrix also demonstrates that despite the optimized classification boundary this model still overestimates the number of fire ignitions, leading to </w:t>
      </w:r>
      <w:proofErr w:type="gramStart"/>
      <w:r w:rsidR="007F1E29">
        <w:t>a large number of</w:t>
      </w:r>
      <w:proofErr w:type="gramEnd"/>
      <w:r w:rsidR="007F1E29">
        <w:t xml:space="preserve"> false positives. </w:t>
      </w:r>
    </w:p>
    <w:p w14:paraId="407BDF50" w14:textId="4D1F32D8" w:rsidR="00416218" w:rsidRDefault="00416218" w:rsidP="00DA2642">
      <w:r>
        <w:rPr>
          <w:noProof/>
        </w:rPr>
        <w:lastRenderedPageBreak/>
        <mc:AlternateContent>
          <mc:Choice Requires="wps">
            <w:drawing>
              <wp:anchor distT="0" distB="0" distL="114300" distR="114300" simplePos="0" relativeHeight="251672576" behindDoc="0" locked="0" layoutInCell="1" allowOverlap="1" wp14:anchorId="40EE56FE" wp14:editId="5E6DF428">
                <wp:simplePos x="0" y="0"/>
                <wp:positionH relativeFrom="column">
                  <wp:posOffset>-359410</wp:posOffset>
                </wp:positionH>
                <wp:positionV relativeFrom="paragraph">
                  <wp:posOffset>3654425</wp:posOffset>
                </wp:positionV>
                <wp:extent cx="6475730" cy="635"/>
                <wp:effectExtent l="0" t="0" r="1270" b="9525"/>
                <wp:wrapTopAndBottom/>
                <wp:docPr id="22" name="Textfeld 22"/>
                <wp:cNvGraphicFramePr/>
                <a:graphic xmlns:a="http://schemas.openxmlformats.org/drawingml/2006/main">
                  <a:graphicData uri="http://schemas.microsoft.com/office/word/2010/wordprocessingShape">
                    <wps:wsp>
                      <wps:cNvSpPr txBox="1"/>
                      <wps:spPr>
                        <a:xfrm>
                          <a:off x="0" y="0"/>
                          <a:ext cx="6475730"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6483C1" w14:textId="0F1F87F9" w:rsidR="00416218" w:rsidRPr="004436B0" w:rsidRDefault="00416218" w:rsidP="00416218">
                            <w:pPr>
                              <w:pStyle w:val="Beschriftung"/>
                              <w:rPr>
                                <w:color w:val="333333"/>
                              </w:rPr>
                            </w:pPr>
                            <w:bookmarkStart w:id="5" w:name="_Ref88326659"/>
                            <w:r>
                              <w:t xml:space="preserve">Figure </w:t>
                            </w:r>
                            <w:r>
                              <w:fldChar w:fldCharType="begin"/>
                            </w:r>
                            <w:r>
                              <w:instrText xml:space="preserve"> SEQ Figure \* ARABIC </w:instrText>
                            </w:r>
                            <w:r>
                              <w:fldChar w:fldCharType="separate"/>
                            </w:r>
                            <w:r>
                              <w:rPr>
                                <w:noProof/>
                              </w:rPr>
                              <w:t>3</w:t>
                            </w:r>
                            <w:r>
                              <w:fldChar w:fldCharType="end"/>
                            </w:r>
                            <w:bookmarkEnd w:id="5"/>
                            <w:r>
                              <w:t>: ROC curves for best performing models under temporal and randomized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E56FE" id="Textfeld 22" o:spid="_x0000_s1027" type="#_x0000_t202" style="position:absolute;left:0;text-align:left;margin-left:-28.3pt;margin-top:287.75pt;width:509.9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" filled="f" stroked="f">
                <v:textbox style="mso-fit-shape-to-text:t" inset="0,0,0,0">
                  <w:txbxContent>
                    <w:p w14:paraId="0A6483C1" w14:textId="0F1F87F9" w:rsidR="00416218" w:rsidRPr="004436B0" w:rsidRDefault="00416218" w:rsidP="00416218">
                      <w:pPr>
                        <w:pStyle w:val="Beschriftung"/>
                        <w:rPr>
                          <w:color w:val="333333"/>
                        </w:rPr>
                      </w:pPr>
                      <w:bookmarkStart w:id="6" w:name="_Ref88326659"/>
                      <w:r>
                        <w:t xml:space="preserve">Figure </w:t>
                      </w:r>
                      <w:r>
                        <w:fldChar w:fldCharType="begin"/>
                      </w:r>
                      <w:r>
                        <w:instrText xml:space="preserve"> SEQ Figure \* ARABIC </w:instrText>
                      </w:r>
                      <w:r>
                        <w:fldChar w:fldCharType="separate"/>
                      </w:r>
                      <w:r>
                        <w:rPr>
                          <w:noProof/>
                        </w:rPr>
                        <w:t>3</w:t>
                      </w:r>
                      <w:r>
                        <w:fldChar w:fldCharType="end"/>
                      </w:r>
                      <w:bookmarkEnd w:id="6"/>
                      <w:r>
                        <w:t>: ROC curves for best performing models under temporal and randomized split</w:t>
                      </w:r>
                    </w:p>
                  </w:txbxContent>
                </v:textbox>
                <w10:wrap type="topAndBottom"/>
              </v:shape>
            </w:pict>
          </mc:Fallback>
        </mc:AlternateContent>
      </w:r>
      <w:r w:rsidRPr="00416218">
        <mc:AlternateContent>
          <mc:Choice Requires="wpg">
            <w:drawing>
              <wp:anchor distT="0" distB="0" distL="114300" distR="114300" simplePos="0" relativeHeight="251670528" behindDoc="0" locked="0" layoutInCell="1" allowOverlap="1" wp14:anchorId="58ED36AE" wp14:editId="6667E8AE">
                <wp:simplePos x="0" y="0"/>
                <wp:positionH relativeFrom="margin">
                  <wp:align>center</wp:align>
                </wp:positionH>
                <wp:positionV relativeFrom="paragraph">
                  <wp:posOffset>357505</wp:posOffset>
                </wp:positionV>
                <wp:extent cx="6476269" cy="3240000"/>
                <wp:effectExtent l="0" t="0" r="0" b="0"/>
                <wp:wrapTopAndBottom/>
                <wp:docPr id="19" name="Gruppieren 8"/>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76269" cy="3240000"/>
                          <a:chOff x="0" y="0"/>
                          <a:chExt cx="8493219" cy="4249056"/>
                        </a:xfrm>
                      </wpg:grpSpPr>
                      <pic:pic xmlns:pic="http://schemas.openxmlformats.org/drawingml/2006/picture">
                        <pic:nvPicPr>
                          <pic:cNvPr id="20" name="Grafik 20"/>
                          <pic:cNvPicPr>
                            <a:picLocks noChangeAspect="1"/>
                          </pic:cNvPicPr>
                        </pic:nvPicPr>
                        <pic:blipFill rotWithShape="1">
                          <a:blip r:embed="rId10"/>
                          <a:srcRect l="23929" r="22976"/>
                          <a:stretch/>
                        </pic:blipFill>
                        <pic:spPr>
                          <a:xfrm>
                            <a:off x="4251364" y="0"/>
                            <a:ext cx="4241855" cy="4249056"/>
                          </a:xfrm>
                          <a:prstGeom prst="rect">
                            <a:avLst/>
                          </a:prstGeom>
                        </pic:spPr>
                      </pic:pic>
                      <pic:pic xmlns:pic="http://schemas.openxmlformats.org/drawingml/2006/picture">
                        <pic:nvPicPr>
                          <pic:cNvPr id="21" name="Grafik 21"/>
                          <pic:cNvPicPr>
                            <a:picLocks noChangeAspect="1"/>
                          </pic:cNvPicPr>
                        </pic:nvPicPr>
                        <pic:blipFill rotWithShape="1">
                          <a:blip r:embed="rId11"/>
                          <a:srcRect l="24167" r="22619"/>
                          <a:stretch/>
                        </pic:blipFill>
                        <pic:spPr>
                          <a:xfrm>
                            <a:off x="0" y="0"/>
                            <a:ext cx="4251364" cy="42490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4C09F93" id="Gruppieren 8" o:spid="_x0000_s1026" style="position:absolute;margin-left:0;margin-top:28.15pt;width:509.95pt;height:255.1pt;z-index:251670528;mso-position-horizontal:center;mso-position-horizontal-relative:margin;mso-width-relative:margin;mso-height-relative:margin" coordsize="84932,424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Pi/s3YmsCAGJrAgAUAAAAZHJzL21lZGlhL2ltYWdlMi5wbmeJUE5HDQoa&#13;&#10;CgAAAA1JSERSAAAK6wAABc8IBgAAAKSgUdY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CuugAwAEAAAAAQAABc8AAAAA&#13;&#10;NcL+/QAAQABJREFUeAHs3Qe8LEWZ/nFyEAmSBAn3IlGCChhQRBB0zTmsYrgmzBjWxK6YVl3xr645&#13;&#10;LopxTYsRA6ZFBUQQlaAIAvcSJcslZ//Pg6fY4qW6p7tnpmfm3F99Pi/dXV1VXf3tnp6j9z19lluO&#13;&#10;gg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gwT+PzkFW3tWNTvy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27" type="#_x0000_t75" style="position:absolute;left:42513;width:42419;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">
                  <v:imagedata r:id="rId12" o:title="" cropleft="15682f" cropright="15058f"/>
                </v:shape>
                <v:shape id="Grafik 21" o:spid="_x0000_s1028" type="#_x0000_t75" style="position:absolute;width:42513;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">
                  <v:imagedata r:id="rId13" o:title="" cropleft="15838f" cropright="14824f"/>
                </v:shape>
                <w10:wrap type="topAndBottom" anchorx="margin"/>
              </v:group>
            </w:pict>
          </mc:Fallback>
        </mc:AlternateContent>
      </w:r>
    </w:p>
    <w:p w14:paraId="5EC2F93A" w14:textId="575E7EA7" w:rsidR="00226109" w:rsidRPr="00226109" w:rsidRDefault="007F1E29" w:rsidP="00A37965">
      <w:r>
        <w:t xml:space="preserve">Compared to the best performing elastic net model trained on the time-based data split depicted in </w:t>
      </w:r>
      <w:r>
        <w:fldChar w:fldCharType="begin"/>
      </w:r>
      <w:r>
        <w:instrText xml:space="preserve"> REF _Ref88223141 \h </w:instrText>
      </w:r>
      <w:r>
        <w:fldChar w:fldCharType="separate"/>
      </w:r>
      <w:r w:rsidR="00BC50C5">
        <w:t xml:space="preserve">Table </w:t>
      </w:r>
      <w:r w:rsidR="00BC50C5">
        <w:rPr>
          <w:noProof/>
        </w:rPr>
        <w:t>4</w:t>
      </w:r>
      <w:r>
        <w:fldChar w:fldCharType="end"/>
      </w:r>
      <w:r>
        <w:t xml:space="preserve"> the false positive rate is much smaller, resulting in larger specificity. </w:t>
      </w:r>
      <w:r w:rsidR="00AA15C8">
        <w:fldChar w:fldCharType="begin"/>
      </w:r>
      <w:r w:rsidR="00AA15C8">
        <w:instrText xml:space="preserve"> REF _Ref88326659 \h </w:instrText>
      </w:r>
      <w:r w:rsidR="00AA15C8">
        <w:fldChar w:fldCharType="separate"/>
      </w:r>
      <w:r w:rsidR="00AA15C8">
        <w:t xml:space="preserve">Figure </w:t>
      </w:r>
      <w:r w:rsidR="00AA15C8">
        <w:rPr>
          <w:noProof/>
        </w:rPr>
        <w:t>3</w:t>
      </w:r>
      <w:r w:rsidR="00AA15C8">
        <w:fldChar w:fldCharType="end"/>
      </w:r>
      <w:r w:rsidR="00AA15C8">
        <w:t xml:space="preserve"> </w:t>
      </w:r>
      <w:r w:rsidR="00553601">
        <w:t>illustrates the massive difference in terms of ROC-AUC between the best performing model under a temporal training / test split</w:t>
      </w:r>
      <w:r w:rsidR="00D441C4">
        <w:t xml:space="preserve"> (elastic net regression)</w:t>
      </w:r>
      <w:r w:rsidR="00553601">
        <w:t xml:space="preserve"> and the best performing model with a randomized split</w:t>
      </w:r>
      <w:r w:rsidR="00D441C4">
        <w:t xml:space="preserve"> (Random Forest)</w:t>
      </w:r>
      <w:r w:rsidR="00553601">
        <w:t xml:space="preserve">. </w:t>
      </w:r>
      <w:r w:rsidR="00226109">
        <w:t>These results are much more in line with the performance estimates based on resampling as seen in</w:t>
      </w:r>
      <w:r w:rsidR="006039C7">
        <w:t xml:space="preserve"> </w:t>
      </w:r>
      <w:r w:rsidR="006039C7">
        <w:fldChar w:fldCharType="begin"/>
      </w:r>
      <w:r w:rsidR="006039C7">
        <w:instrText xml:space="preserve"> REF _Ref88158320 \h </w:instrText>
      </w:r>
      <w:r w:rsidR="006039C7">
        <w:fldChar w:fldCharType="separate"/>
      </w:r>
      <w:r w:rsidR="00BC50C5">
        <w:t xml:space="preserve">Table </w:t>
      </w:r>
      <w:r w:rsidR="00BC50C5">
        <w:rPr>
          <w:noProof/>
        </w:rPr>
        <w:t>2</w:t>
      </w:r>
      <w:r w:rsidR="006039C7">
        <w:fldChar w:fldCharType="end"/>
      </w:r>
      <w:r w:rsidR="00226109">
        <w:t>, both in terms of the individual metrics as well as the ranking of the classifiers.</w:t>
      </w:r>
    </w:p>
    <w:p w14:paraId="3BA44705" w14:textId="49EEE85F" w:rsidR="00EA0B8F" w:rsidRDefault="007D460B" w:rsidP="00EA0B8F">
      <w:pPr>
        <w:pStyle w:val="berschrift1"/>
      </w:pPr>
      <w:r>
        <w:t>Discussion</w:t>
      </w:r>
    </w:p>
    <w:p w14:paraId="6D55623F" w14:textId="41F79601" w:rsidR="003233A1" w:rsidRPr="003233A1" w:rsidRDefault="003233A1" w:rsidP="003233A1">
      <w:r>
        <w:t xml:space="preserve">The results of this study suggest that the risk for wildfire ignitions in northern California is distributed in a spatial PATTERN that XXX. </w:t>
      </w:r>
    </w:p>
    <w:p w14:paraId="5ECDE0ED" w14:textId="4E5BDE42" w:rsidR="003D3432" w:rsidRPr="003D3432" w:rsidRDefault="003D3432" w:rsidP="003D3432">
      <w:pPr>
        <w:pStyle w:val="berschrift2"/>
      </w:pPr>
      <w:r>
        <w:t>Model performance</w:t>
      </w:r>
    </w:p>
    <w:p w14:paraId="6B4BA957" w14:textId="51A3986E" w:rsidR="0081022B" w:rsidRDefault="0081022B" w:rsidP="00A37965">
      <w:r>
        <w:t xml:space="preserve">Comparison of the modeling results </w:t>
      </w:r>
      <w:r w:rsidR="0044464D">
        <w:t xml:space="preserve">shows that these models struggle to predict wildfire ignition risk if no data from the predicted </w:t>
      </w:r>
      <w:proofErr w:type="gramStart"/>
      <w:r w:rsidR="0044464D">
        <w:t>time period</w:t>
      </w:r>
      <w:proofErr w:type="gramEnd"/>
      <w:r w:rsidR="0044464D">
        <w:t xml:space="preserve"> is seen during training. </w:t>
      </w:r>
      <w:r w:rsidR="00CE3EA3">
        <w:t>P</w:t>
      </w:r>
      <w:r w:rsidR="00A00D02">
        <w:t xml:space="preserve">redictive performance is high if data from the predicted </w:t>
      </w:r>
      <w:proofErr w:type="gramStart"/>
      <w:r w:rsidR="00A00D02">
        <w:t>time period</w:t>
      </w:r>
      <w:proofErr w:type="gramEnd"/>
      <w:r w:rsidR="00A00D02">
        <w:t xml:space="preserve"> is present in the training data. </w:t>
      </w:r>
      <w:r w:rsidR="002A5B84">
        <w:t xml:space="preserve">This also holds true without hyperparameter tuning, </w:t>
      </w:r>
      <w:r w:rsidR="002A5B84">
        <w:lastRenderedPageBreak/>
        <w:t>as t</w:t>
      </w:r>
      <w:r w:rsidR="0044464D">
        <w:t xml:space="preserve">he performance metrics based on resampling show that predictive performance is high </w:t>
      </w:r>
      <w:proofErr w:type="gramStart"/>
      <w:r w:rsidR="002A5B84">
        <w:t>as long as</w:t>
      </w:r>
      <w:proofErr w:type="gramEnd"/>
      <w:r w:rsidR="002A5B84">
        <w:t xml:space="preserve"> the data is split into training and validation sets at random. </w:t>
      </w:r>
    </w:p>
    <w:p w14:paraId="531F4435" w14:textId="77777777" w:rsidR="00046B1A" w:rsidRDefault="008A48B0" w:rsidP="00A37965">
      <w:r>
        <w:t xml:space="preserve">Surprisingly, </w:t>
      </w:r>
      <w:proofErr w:type="spellStart"/>
      <w:r>
        <w:t>upsampling</w:t>
      </w:r>
      <w:proofErr w:type="spellEnd"/>
      <w:r>
        <w:t xml:space="preserve"> the training data to address the target variable’s class imbalance </w:t>
      </w:r>
      <w:r w:rsidR="00046B1A">
        <w:t>provides little benefit</w:t>
      </w:r>
      <w:r>
        <w:t xml:space="preserve"> when using a time-based data split. Both the </w:t>
      </w:r>
      <w:proofErr w:type="spellStart"/>
      <w:r>
        <w:t>upsampled</w:t>
      </w:r>
      <w:proofErr w:type="spellEnd"/>
      <w:r>
        <w:t xml:space="preserve"> Random Forest and </w:t>
      </w:r>
      <w:proofErr w:type="spellStart"/>
      <w:r>
        <w:t>xgboost</w:t>
      </w:r>
      <w:proofErr w:type="spellEnd"/>
      <w:r>
        <w:t xml:space="preserve"> end up predicting almost exclusively the majority class leading to high accuracy but very low </w:t>
      </w:r>
      <w:r w:rsidRPr="00046B1A">
        <w:rPr>
          <w:i/>
          <w:iCs/>
        </w:rPr>
        <w:t>recall</w:t>
      </w:r>
      <w:r>
        <w:t xml:space="preserve">. </w:t>
      </w:r>
      <w:r w:rsidR="00046B1A">
        <w:t>L</w:t>
      </w:r>
      <w:r w:rsidR="00046B1A" w:rsidRPr="00A37965">
        <w:t>ogistic regression outperform</w:t>
      </w:r>
      <w:r w:rsidR="00046B1A">
        <w:t>s</w:t>
      </w:r>
      <w:r w:rsidR="00046B1A" w:rsidRPr="00A37965">
        <w:t xml:space="preserve"> its non-parametric competitors</w:t>
      </w:r>
      <w:r w:rsidR="00046B1A">
        <w:t xml:space="preserve"> </w:t>
      </w:r>
      <w:r w:rsidR="00046B1A">
        <w:t xml:space="preserve">no matter the subsampling method used. Even when using </w:t>
      </w:r>
      <w:proofErr w:type="spellStart"/>
      <w:r w:rsidR="00046B1A">
        <w:t>downsampling</w:t>
      </w:r>
      <w:proofErr w:type="spellEnd"/>
      <w:r w:rsidR="00046B1A">
        <w:t xml:space="preserve"> instead, the tree-based ensemble </w:t>
      </w:r>
      <w:r w:rsidR="00046B1A">
        <w:t xml:space="preserve">models </w:t>
      </w:r>
      <w:r w:rsidR="00046B1A" w:rsidRPr="00A37965">
        <w:t xml:space="preserve">achieve such low </w:t>
      </w:r>
      <w:r w:rsidR="00046B1A" w:rsidRPr="00654772">
        <w:rPr>
          <w:i/>
          <w:iCs/>
        </w:rPr>
        <w:t>recall</w:t>
      </w:r>
      <w:r w:rsidR="00046B1A" w:rsidRPr="00A37965">
        <w:t xml:space="preserve"> that in the best case only around half of the ignition samples </w:t>
      </w:r>
      <w:r w:rsidR="00046B1A">
        <w:t>are</w:t>
      </w:r>
      <w:r w:rsidR="00046B1A" w:rsidRPr="00A37965">
        <w:t xml:space="preserve"> predicted correctly.</w:t>
      </w:r>
      <w:r w:rsidR="00046B1A">
        <w:t xml:space="preserve"> </w:t>
      </w:r>
      <w:r w:rsidR="00046B1A" w:rsidRPr="00A37965">
        <w:t xml:space="preserve">Despite Random Forest and </w:t>
      </w:r>
      <w:proofErr w:type="spellStart"/>
      <w:r w:rsidR="00046B1A" w:rsidRPr="00A37965">
        <w:t>xgboost</w:t>
      </w:r>
      <w:proofErr w:type="spellEnd"/>
      <w:r w:rsidR="00046B1A" w:rsidRPr="00A37965">
        <w:t xml:space="preserve"> taking a clear lead in predictive power once the training and test sets are assigned at random, they fail at reliably predicting ignitions if the split is based on time</w:t>
      </w:r>
      <w:r w:rsidR="00046B1A">
        <w:t xml:space="preserve">. </w:t>
      </w:r>
    </w:p>
    <w:p w14:paraId="61844EFD" w14:textId="263ED287" w:rsidR="00B6585D" w:rsidRDefault="00B8741D" w:rsidP="00A37965">
      <w:r>
        <w:t>T</w:t>
      </w:r>
      <w:r w:rsidR="0009320E">
        <w:t>his has multiple implications on forecasting wildfire ignition risk</w:t>
      </w:r>
      <w:r w:rsidR="00945F5B">
        <w:t xml:space="preserve">. </w:t>
      </w:r>
      <w:r w:rsidR="00DC0E54">
        <w:t xml:space="preserve">The differences in performance between the two data splitting methods imply that there are factors influencing ignition risk with </w:t>
      </w:r>
      <w:r w:rsidR="009C47BA">
        <w:t xml:space="preserve">an </w:t>
      </w:r>
      <w:r w:rsidR="00DC0E54">
        <w:t xml:space="preserve">annual variation that </w:t>
      </w:r>
      <w:r w:rsidR="00680BFB">
        <w:t>cannot</w:t>
      </w:r>
      <w:r w:rsidR="00DC0E54">
        <w:t xml:space="preserve"> be sufficiently explained with the predictor variables that I collected in my data set. </w:t>
      </w:r>
      <w:r w:rsidR="002C1DA7">
        <w:t>T</w:t>
      </w:r>
      <w:r w:rsidR="00DC0E54">
        <w:t xml:space="preserve">he tree-based ensemble models </w:t>
      </w:r>
      <w:r w:rsidR="009C47BA">
        <w:t xml:space="preserve">appear to be </w:t>
      </w:r>
      <w:r w:rsidR="00DC0E54">
        <w:t xml:space="preserve">prone to overfitting </w:t>
      </w:r>
      <w:r w:rsidR="002C1DA7">
        <w:t xml:space="preserve">on the training data if the split is conducted based on year, as these models fail to generalize </w:t>
      </w:r>
      <w:r>
        <w:t>patterns leading to wildfire ignitions that can be applied to subsequent years.</w:t>
      </w:r>
      <w:r w:rsidR="00140277">
        <w:t xml:space="preserve"> </w:t>
      </w:r>
    </w:p>
    <w:p w14:paraId="6A3DB9B3" w14:textId="06FE9CB0" w:rsidR="00DF66C7" w:rsidRDefault="00CE3EA3" w:rsidP="00A37965">
      <w:r>
        <w:t>T</w:t>
      </w:r>
      <w:r w:rsidR="00140277">
        <w:t xml:space="preserve">his problem is rectified once the </w:t>
      </w:r>
      <w:r w:rsidR="00DF66C7">
        <w:t xml:space="preserve">training and test data sets are assigned at random. Both Random Forest and </w:t>
      </w:r>
      <w:proofErr w:type="spellStart"/>
      <w:r w:rsidR="00DF66C7">
        <w:t>xgboost</w:t>
      </w:r>
      <w:proofErr w:type="spellEnd"/>
      <w:r w:rsidR="00DF66C7">
        <w:t xml:space="preserve"> are shown to generalize </w:t>
      </w:r>
      <w:r w:rsidR="0003723D">
        <w:t xml:space="preserve">well based on the training data, </w:t>
      </w:r>
      <w:r>
        <w:t xml:space="preserve">each </w:t>
      </w:r>
      <w:r w:rsidR="0003723D">
        <w:t xml:space="preserve">classifying over 80% of the ignition samples in the test set correctly. </w:t>
      </w:r>
      <w:r w:rsidR="00B6585D">
        <w:t xml:space="preserve">This is also the case for the elastic net regression in this modeling setting, although its significantly lower </w:t>
      </w:r>
      <w:r w:rsidR="00B6585D" w:rsidRPr="00B6585D">
        <w:rPr>
          <w:i/>
          <w:iCs/>
        </w:rPr>
        <w:t>precision</w:t>
      </w:r>
      <w:r w:rsidR="00B6585D">
        <w:rPr>
          <w:i/>
          <w:iCs/>
        </w:rPr>
        <w:t xml:space="preserve"> </w:t>
      </w:r>
      <w:r w:rsidR="00B6585D">
        <w:t xml:space="preserve">score means that these true positive predictions come at a </w:t>
      </w:r>
      <w:r w:rsidR="00E3354A">
        <w:t xml:space="preserve">price of many more false positives. </w:t>
      </w:r>
      <w:r w:rsidR="00450908">
        <w:t xml:space="preserve">Even if false positives are not as </w:t>
      </w:r>
      <w:r w:rsidR="00F41746">
        <w:t xml:space="preserve">expensive </w:t>
      </w:r>
      <w:r w:rsidR="00450908">
        <w:t>as false negatives in this context, they are still best avoided</w:t>
      </w:r>
      <w:r w:rsidR="00F41746">
        <w:t xml:space="preserve"> if possible</w:t>
      </w:r>
      <w:r w:rsidR="00450908">
        <w:t>.</w:t>
      </w:r>
    </w:p>
    <w:p w14:paraId="5FAFDD93" w14:textId="31D22C19" w:rsidR="00CE3EA3" w:rsidRDefault="00172971" w:rsidP="00A37965">
      <w:r>
        <w:lastRenderedPageBreak/>
        <w:t xml:space="preserve">The fact that the non-parametric models outperform logistic regression in the setting of a randomized data split also implies that there are non-linear relationships between the predictors and the target </w:t>
      </w:r>
      <w:r>
        <w:t>variable</w:t>
      </w:r>
      <w:r>
        <w:t xml:space="preserve">, as has been noted in multiple previous studies on modeling wildfire ignition risk </w:t>
      </w:r>
      <w:r>
        <w:fldChar w:fldCharType="begin"/>
      </w:r>
      <w:r>
        <w:instrText xml:space="preserve"> ADDIN ZOTERO_ITEM CSL_CITATION {"citationID":"eeeEEc6i","properties":{"formattedCitation":"(Oliveira et al., 2012; Syphard et al., 2008; Vilar et al., 2010)","plainCitation":"(Oliveira et al., 2012; Syphard et al., 2008; Vilar et al., 2010)","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schema":"https://github.com/citation-style-language/schema/raw/master/csl-citation.json"} </w:instrText>
      </w:r>
      <w:r>
        <w:fldChar w:fldCharType="separate"/>
      </w:r>
      <w:r>
        <w:rPr>
          <w:noProof/>
        </w:rPr>
        <w:t>(Oliveira et al., 2012; Syphard et al., 2008; Vilar et al., 2010)</w:t>
      </w:r>
      <w:r>
        <w:fldChar w:fldCharType="end"/>
      </w:r>
      <w:r>
        <w:t xml:space="preserve">. </w:t>
      </w:r>
    </w:p>
    <w:p w14:paraId="69BFBBE0" w14:textId="5D6A9FB1" w:rsidR="002F636B" w:rsidRDefault="002F636B" w:rsidP="00A37965">
      <w:pPr>
        <w:pStyle w:val="berschrift2"/>
      </w:pPr>
      <w:r>
        <w:t>Variable Importance</w:t>
      </w:r>
    </w:p>
    <w:p w14:paraId="5876D552" w14:textId="0BBA3AF7" w:rsidR="00137BA6" w:rsidRPr="002F636B" w:rsidRDefault="00416218" w:rsidP="00A37965">
      <w:proofErr w:type="spellStart"/>
      <w:r>
        <w:t>Dww</w:t>
      </w:r>
      <w:proofErr w:type="spellEnd"/>
      <w:r w:rsidR="00137BA6">
        <w:rPr>
          <w:noProof/>
        </w:rPr>
        <mc:AlternateContent>
          <mc:Choice Requires="wps">
            <w:drawing>
              <wp:anchor distT="0" distB="0" distL="114300" distR="114300" simplePos="0" relativeHeight="251668480" behindDoc="0" locked="0" layoutInCell="1" allowOverlap="1" wp14:anchorId="1CB4ADC6" wp14:editId="73E64444">
                <wp:simplePos x="0" y="0"/>
                <wp:positionH relativeFrom="column">
                  <wp:posOffset>-4445</wp:posOffset>
                </wp:positionH>
                <wp:positionV relativeFrom="paragraph">
                  <wp:posOffset>2902585</wp:posOffset>
                </wp:positionV>
                <wp:extent cx="5759450" cy="635"/>
                <wp:effectExtent l="0" t="0" r="6350" b="9525"/>
                <wp:wrapTopAndBottom/>
                <wp:docPr id="18" name="Textfeld 18"/>
                <wp:cNvGraphicFramePr/>
                <a:graphic xmlns:a="http://schemas.openxmlformats.org/drawingml/2006/main">
                  <a:graphicData uri="http://schemas.microsoft.com/office/word/2010/wordprocessingShape">
                    <wps:wsp>
                      <wps:cNvSpPr txBox="1"/>
                      <wps:spPr>
                        <a:xfrm>
                          <a:off x="0" y="0"/>
                          <a:ext cx="5759450"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D9090C" w14:textId="3BDCE468" w:rsidR="00137BA6" w:rsidRPr="00726FCE" w:rsidRDefault="00137BA6" w:rsidP="00137BA6">
                            <w:pPr>
                              <w:pStyle w:val="Beschriftung"/>
                              <w:jc w:val="center"/>
                              <w:rPr>
                                <w:color w:val="333333"/>
                              </w:rPr>
                            </w:pPr>
                            <w:r>
                              <w:t xml:space="preserve">Figure </w:t>
                            </w:r>
                            <w:r>
                              <w:fldChar w:fldCharType="begin"/>
                            </w:r>
                            <w:r>
                              <w:instrText xml:space="preserve"> SEQ Figure \* ARABIC </w:instrText>
                            </w:r>
                            <w:r>
                              <w:fldChar w:fldCharType="separate"/>
                            </w:r>
                            <w:r w:rsidR="00416218">
                              <w:rPr>
                                <w:noProof/>
                              </w:rPr>
                              <w:t>4</w:t>
                            </w:r>
                            <w:r>
                              <w:fldChar w:fldCharType="end"/>
                            </w:r>
                            <w:r>
                              <w:t>: Variable Importance of best RF and XG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B4ADC6" id="Textfeld 18" o:spid="_x0000_s1028" type="#_x0000_t202" style="position:absolute;left:0;text-align:left;margin-left:-.35pt;margin-top:228.55pt;width:453.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" filled="f" stroked="f">
                <v:textbox style="mso-fit-shape-to-text:t" inset="0,0,0,0">
                  <w:txbxContent>
                    <w:p w14:paraId="6BD9090C" w14:textId="3BDCE468" w:rsidR="00137BA6" w:rsidRPr="00726FCE" w:rsidRDefault="00137BA6" w:rsidP="00137BA6">
                      <w:pPr>
                        <w:pStyle w:val="Beschriftung"/>
                        <w:jc w:val="center"/>
                        <w:rPr>
                          <w:color w:val="333333"/>
                        </w:rPr>
                      </w:pPr>
                      <w:r>
                        <w:t xml:space="preserve">Figure </w:t>
                      </w:r>
                      <w:r>
                        <w:fldChar w:fldCharType="begin"/>
                      </w:r>
                      <w:r>
                        <w:instrText xml:space="preserve"> SEQ Figure \* ARABIC </w:instrText>
                      </w:r>
                      <w:r>
                        <w:fldChar w:fldCharType="separate"/>
                      </w:r>
                      <w:r w:rsidR="00416218">
                        <w:rPr>
                          <w:noProof/>
                        </w:rPr>
                        <w:t>4</w:t>
                      </w:r>
                      <w:r>
                        <w:fldChar w:fldCharType="end"/>
                      </w:r>
                      <w:r>
                        <w:t>: Variable Importance of best RF and XGB</w:t>
                      </w:r>
                    </w:p>
                  </w:txbxContent>
                </v:textbox>
                <w10:wrap type="topAndBottom"/>
              </v:shape>
            </w:pict>
          </mc:Fallback>
        </mc:AlternateContent>
      </w:r>
      <w:r w:rsidR="00137BA6" w:rsidRPr="00137BA6">
        <mc:AlternateContent>
          <mc:Choice Requires="wpg">
            <w:drawing>
              <wp:anchor distT="0" distB="0" distL="114300" distR="114300" simplePos="0" relativeHeight="251666432" behindDoc="0" locked="0" layoutInCell="1" allowOverlap="1" wp14:anchorId="1944581E" wp14:editId="20DA39A8">
                <wp:simplePos x="0" y="0"/>
                <wp:positionH relativeFrom="margin">
                  <wp:align>center</wp:align>
                </wp:positionH>
                <wp:positionV relativeFrom="paragraph">
                  <wp:posOffset>361315</wp:posOffset>
                </wp:positionV>
                <wp:extent cx="5760000" cy="2880000"/>
                <wp:effectExtent l="0" t="0" r="6350" b="0"/>
                <wp:wrapTopAndBottom/>
                <wp:docPr id="15" name="Gruppieren 13"/>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880000"/>
                          <a:chOff x="0" y="0"/>
                          <a:chExt cx="10435772" cy="5217886"/>
                        </a:xfrm>
                      </wpg:grpSpPr>
                      <pic:pic xmlns:pic="http://schemas.openxmlformats.org/drawingml/2006/picture">
                        <pic:nvPicPr>
                          <pic:cNvPr id="16" name="Grafik 16"/>
                          <pic:cNvPicPr>
                            <a:picLocks noChangeAspect="1"/>
                          </pic:cNvPicPr>
                        </pic:nvPicPr>
                        <pic:blipFill>
                          <a:blip r:embed="rId14"/>
                          <a:stretch>
                            <a:fillRect/>
                          </a:stretch>
                        </pic:blipFill>
                        <pic:spPr>
                          <a:xfrm>
                            <a:off x="0" y="0"/>
                            <a:ext cx="5217886" cy="5217886"/>
                          </a:xfrm>
                          <a:prstGeom prst="rect">
                            <a:avLst/>
                          </a:prstGeom>
                        </pic:spPr>
                      </pic:pic>
                      <pic:pic xmlns:pic="http://schemas.openxmlformats.org/drawingml/2006/picture">
                        <pic:nvPicPr>
                          <pic:cNvPr id="17" name="Grafik 17"/>
                          <pic:cNvPicPr>
                            <a:picLocks noChangeAspect="1"/>
                          </pic:cNvPicPr>
                        </pic:nvPicPr>
                        <pic:blipFill>
                          <a:blip r:embed="rId15"/>
                          <a:stretch>
                            <a:fillRect/>
                          </a:stretch>
                        </pic:blipFill>
                        <pic:spPr>
                          <a:xfrm>
                            <a:off x="5217886" y="0"/>
                            <a:ext cx="5217886" cy="521788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A33D628" id="Gruppieren 13" o:spid="_x0000_s1026" style="position:absolute;margin-left:0;margin-top:28.45pt;width:453.55pt;height:226.75pt;z-index:251666432;mso-position-horizontal:center;mso-position-horizontal-relative:margin;mso-width-relative:margin;mso-height-relative:margin" coordsize="104357,521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WU9R9xYCAPcW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UXZ/9MhCb0JJJDQe4kRCAGlF2kqYgX/QcWG2NEXRVQEpYj6KlaE&#13;&#10;FxGwgoqIoFIVQkIoUkILJZAEkN4iJe3/+y131tnJnHvPvXvv7t3d7/P5PJmZZ55p3zP3Zs+zc84O&#13;&#10;GoR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">
                <o:lock v:ext="edit" aspectratio="t"/>
                <v:shape id="Grafik 16" o:spid="_x0000_s1027" type="#_x0000_t75" style="position:absolute;width:52178;height:521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">
                  <v:imagedata r:id="rId16" o:title=""/>
                </v:shape>
                <v:shape id="Grafik 17" o:spid="_x0000_s1028" type="#_x0000_t75" style="position:absolute;left:52178;width:52179;height:521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">
                  <v:imagedata r:id="rId17" o:title=""/>
                </v:shape>
                <w10:wrap type="topAndBottom" anchorx="margin"/>
              </v:group>
            </w:pict>
          </mc:Fallback>
        </mc:AlternateContent>
      </w:r>
    </w:p>
    <w:p w14:paraId="0B1D1762" w14:textId="71F32626" w:rsidR="007D460B" w:rsidRDefault="007D460B" w:rsidP="00EA0B8F">
      <w:pPr>
        <w:pStyle w:val="berschrift1"/>
      </w:pPr>
      <w:r>
        <w:t>Conclusion</w:t>
      </w:r>
    </w:p>
    <w:p w14:paraId="180B7A9D" w14:textId="5BB9EAAD" w:rsidR="007D460B" w:rsidRPr="00172971" w:rsidRDefault="007D460B" w:rsidP="00A37965">
      <w:proofErr w:type="spellStart"/>
      <w:r>
        <w:t>bla</w:t>
      </w:r>
      <w:proofErr w:type="spellEnd"/>
    </w:p>
    <w:sectPr w:rsidR="007D460B" w:rsidRPr="00172971"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43FD2" w14:textId="77777777" w:rsidR="00B86338" w:rsidRDefault="00B86338" w:rsidP="00A37965">
      <w:r>
        <w:separator/>
      </w:r>
    </w:p>
  </w:endnote>
  <w:endnote w:type="continuationSeparator" w:id="0">
    <w:p w14:paraId="2F9ADC41" w14:textId="77777777" w:rsidR="00B86338" w:rsidRDefault="00B86338" w:rsidP="00A37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39494" w14:textId="77777777" w:rsidR="00B86338" w:rsidRDefault="00B86338" w:rsidP="00A37965">
      <w:r>
        <w:separator/>
      </w:r>
    </w:p>
  </w:footnote>
  <w:footnote w:type="continuationSeparator" w:id="0">
    <w:p w14:paraId="24543DFE" w14:textId="77777777" w:rsidR="00B86338" w:rsidRDefault="00B86338" w:rsidP="00A37965">
      <w:r>
        <w:continuationSeparator/>
      </w:r>
    </w:p>
  </w:footnote>
  <w:footnote w:id="1">
    <w:p w14:paraId="6BF8EA16" w14:textId="28CEA6E8" w:rsidR="00DA4E87" w:rsidRPr="00DA4E87" w:rsidRDefault="00DA4E87" w:rsidP="00A37965">
      <w:pPr>
        <w:pStyle w:val="Funotentext"/>
      </w:pPr>
      <w:r w:rsidRPr="00D246CB">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B137774"/>
    <w:multiLevelType w:val="multilevel"/>
    <w:tmpl w:val="D31206AE"/>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1285C"/>
    <w:rsid w:val="00035F1F"/>
    <w:rsid w:val="0003605F"/>
    <w:rsid w:val="0003723D"/>
    <w:rsid w:val="00042544"/>
    <w:rsid w:val="00046B1A"/>
    <w:rsid w:val="00057BB7"/>
    <w:rsid w:val="00074424"/>
    <w:rsid w:val="00082145"/>
    <w:rsid w:val="00086210"/>
    <w:rsid w:val="0009320E"/>
    <w:rsid w:val="00094668"/>
    <w:rsid w:val="00097198"/>
    <w:rsid w:val="000A3AEA"/>
    <w:rsid w:val="000B0193"/>
    <w:rsid w:val="000B2945"/>
    <w:rsid w:val="000B43C2"/>
    <w:rsid w:val="000C1A21"/>
    <w:rsid w:val="000C3D9F"/>
    <w:rsid w:val="000C7DE7"/>
    <w:rsid w:val="000D4083"/>
    <w:rsid w:val="000D7B2E"/>
    <w:rsid w:val="000E163B"/>
    <w:rsid w:val="000E2180"/>
    <w:rsid w:val="000E2231"/>
    <w:rsid w:val="000E3678"/>
    <w:rsid w:val="000E439E"/>
    <w:rsid w:val="000E6E68"/>
    <w:rsid w:val="000F3A2A"/>
    <w:rsid w:val="000F57E8"/>
    <w:rsid w:val="000F7E23"/>
    <w:rsid w:val="001033E7"/>
    <w:rsid w:val="00125BBD"/>
    <w:rsid w:val="00137BA6"/>
    <w:rsid w:val="00140277"/>
    <w:rsid w:val="00156846"/>
    <w:rsid w:val="00166924"/>
    <w:rsid w:val="00172971"/>
    <w:rsid w:val="00176651"/>
    <w:rsid w:val="0018422C"/>
    <w:rsid w:val="0018437C"/>
    <w:rsid w:val="00185042"/>
    <w:rsid w:val="00186DE0"/>
    <w:rsid w:val="00187204"/>
    <w:rsid w:val="00190CE9"/>
    <w:rsid w:val="00191483"/>
    <w:rsid w:val="0019171A"/>
    <w:rsid w:val="0019569C"/>
    <w:rsid w:val="00196779"/>
    <w:rsid w:val="00197623"/>
    <w:rsid w:val="001A4E67"/>
    <w:rsid w:val="001C4291"/>
    <w:rsid w:val="001C5B67"/>
    <w:rsid w:val="001C607C"/>
    <w:rsid w:val="001D48C9"/>
    <w:rsid w:val="001D76ED"/>
    <w:rsid w:val="001F3043"/>
    <w:rsid w:val="002003BE"/>
    <w:rsid w:val="0020565D"/>
    <w:rsid w:val="00213290"/>
    <w:rsid w:val="00214BEE"/>
    <w:rsid w:val="00226109"/>
    <w:rsid w:val="00231ECF"/>
    <w:rsid w:val="002326A4"/>
    <w:rsid w:val="002360C4"/>
    <w:rsid w:val="00236175"/>
    <w:rsid w:val="00242D60"/>
    <w:rsid w:val="00244822"/>
    <w:rsid w:val="00251F95"/>
    <w:rsid w:val="00263DB6"/>
    <w:rsid w:val="00271999"/>
    <w:rsid w:val="00280A78"/>
    <w:rsid w:val="002828A2"/>
    <w:rsid w:val="00286973"/>
    <w:rsid w:val="00293703"/>
    <w:rsid w:val="002A28EA"/>
    <w:rsid w:val="002A5B84"/>
    <w:rsid w:val="002A711F"/>
    <w:rsid w:val="002A7792"/>
    <w:rsid w:val="002B1C95"/>
    <w:rsid w:val="002B633A"/>
    <w:rsid w:val="002C1DA7"/>
    <w:rsid w:val="002E462B"/>
    <w:rsid w:val="002F636B"/>
    <w:rsid w:val="0030032E"/>
    <w:rsid w:val="003055AC"/>
    <w:rsid w:val="0031721A"/>
    <w:rsid w:val="003233A1"/>
    <w:rsid w:val="00325E24"/>
    <w:rsid w:val="00333D42"/>
    <w:rsid w:val="00335C87"/>
    <w:rsid w:val="00350D0D"/>
    <w:rsid w:val="00352514"/>
    <w:rsid w:val="003545AF"/>
    <w:rsid w:val="0035618D"/>
    <w:rsid w:val="003639DF"/>
    <w:rsid w:val="00371B6C"/>
    <w:rsid w:val="003729D5"/>
    <w:rsid w:val="0037615E"/>
    <w:rsid w:val="00382666"/>
    <w:rsid w:val="00385467"/>
    <w:rsid w:val="003904BC"/>
    <w:rsid w:val="003A2427"/>
    <w:rsid w:val="003B1FD4"/>
    <w:rsid w:val="003B7127"/>
    <w:rsid w:val="003C1791"/>
    <w:rsid w:val="003D2A81"/>
    <w:rsid w:val="003D3432"/>
    <w:rsid w:val="003D63AF"/>
    <w:rsid w:val="003E73FA"/>
    <w:rsid w:val="003F292D"/>
    <w:rsid w:val="003F4F19"/>
    <w:rsid w:val="004005FA"/>
    <w:rsid w:val="00416218"/>
    <w:rsid w:val="00427076"/>
    <w:rsid w:val="004301DE"/>
    <w:rsid w:val="004422A2"/>
    <w:rsid w:val="0044464D"/>
    <w:rsid w:val="004500DF"/>
    <w:rsid w:val="00450908"/>
    <w:rsid w:val="00456F55"/>
    <w:rsid w:val="00461476"/>
    <w:rsid w:val="00475BC1"/>
    <w:rsid w:val="00484C8C"/>
    <w:rsid w:val="00495AA2"/>
    <w:rsid w:val="004A4368"/>
    <w:rsid w:val="004B3E7F"/>
    <w:rsid w:val="004C34E0"/>
    <w:rsid w:val="004C3AFB"/>
    <w:rsid w:val="004D52D1"/>
    <w:rsid w:val="004E33C3"/>
    <w:rsid w:val="004E43E5"/>
    <w:rsid w:val="004F376B"/>
    <w:rsid w:val="004F774A"/>
    <w:rsid w:val="005001B3"/>
    <w:rsid w:val="00503682"/>
    <w:rsid w:val="0050389E"/>
    <w:rsid w:val="00503996"/>
    <w:rsid w:val="00506C13"/>
    <w:rsid w:val="00511F16"/>
    <w:rsid w:val="00535832"/>
    <w:rsid w:val="00546E97"/>
    <w:rsid w:val="00551F87"/>
    <w:rsid w:val="0055270B"/>
    <w:rsid w:val="00553601"/>
    <w:rsid w:val="0055757C"/>
    <w:rsid w:val="00557A27"/>
    <w:rsid w:val="005638E2"/>
    <w:rsid w:val="005667E3"/>
    <w:rsid w:val="00575ABF"/>
    <w:rsid w:val="00577210"/>
    <w:rsid w:val="00585760"/>
    <w:rsid w:val="00593DBD"/>
    <w:rsid w:val="00595AB5"/>
    <w:rsid w:val="005A2A78"/>
    <w:rsid w:val="005B2969"/>
    <w:rsid w:val="005B485A"/>
    <w:rsid w:val="005C0A77"/>
    <w:rsid w:val="005D7BFA"/>
    <w:rsid w:val="005E2C83"/>
    <w:rsid w:val="005E4178"/>
    <w:rsid w:val="00600D8E"/>
    <w:rsid w:val="00602929"/>
    <w:rsid w:val="006039C7"/>
    <w:rsid w:val="00626CEB"/>
    <w:rsid w:val="00637326"/>
    <w:rsid w:val="00644CF1"/>
    <w:rsid w:val="00650FE3"/>
    <w:rsid w:val="00653C22"/>
    <w:rsid w:val="00654772"/>
    <w:rsid w:val="00663690"/>
    <w:rsid w:val="00673896"/>
    <w:rsid w:val="00680BFB"/>
    <w:rsid w:val="00686DBD"/>
    <w:rsid w:val="006948D5"/>
    <w:rsid w:val="0069728E"/>
    <w:rsid w:val="006B098E"/>
    <w:rsid w:val="006B296E"/>
    <w:rsid w:val="006B75CE"/>
    <w:rsid w:val="006C3E24"/>
    <w:rsid w:val="006E069A"/>
    <w:rsid w:val="006E2DAD"/>
    <w:rsid w:val="006E38B2"/>
    <w:rsid w:val="006E5A89"/>
    <w:rsid w:val="006F2F93"/>
    <w:rsid w:val="006F45A7"/>
    <w:rsid w:val="006F56C4"/>
    <w:rsid w:val="006F5885"/>
    <w:rsid w:val="007015AF"/>
    <w:rsid w:val="00703CB3"/>
    <w:rsid w:val="007130DA"/>
    <w:rsid w:val="0071755B"/>
    <w:rsid w:val="00722642"/>
    <w:rsid w:val="007242AE"/>
    <w:rsid w:val="00724DDB"/>
    <w:rsid w:val="007312CB"/>
    <w:rsid w:val="007360A8"/>
    <w:rsid w:val="00740293"/>
    <w:rsid w:val="0074607E"/>
    <w:rsid w:val="0077754B"/>
    <w:rsid w:val="0078247A"/>
    <w:rsid w:val="00784FFC"/>
    <w:rsid w:val="00787BB0"/>
    <w:rsid w:val="007A3A6A"/>
    <w:rsid w:val="007C4F55"/>
    <w:rsid w:val="007D460B"/>
    <w:rsid w:val="007D72A9"/>
    <w:rsid w:val="007E47DB"/>
    <w:rsid w:val="007F0BA7"/>
    <w:rsid w:val="007F1898"/>
    <w:rsid w:val="007F1E29"/>
    <w:rsid w:val="00800615"/>
    <w:rsid w:val="00804ACA"/>
    <w:rsid w:val="0081022B"/>
    <w:rsid w:val="008148BB"/>
    <w:rsid w:val="00824C8A"/>
    <w:rsid w:val="00833E68"/>
    <w:rsid w:val="00840ABC"/>
    <w:rsid w:val="0084245D"/>
    <w:rsid w:val="008638B1"/>
    <w:rsid w:val="00870CA6"/>
    <w:rsid w:val="00873970"/>
    <w:rsid w:val="0087755B"/>
    <w:rsid w:val="00893491"/>
    <w:rsid w:val="00896BC0"/>
    <w:rsid w:val="008A48B0"/>
    <w:rsid w:val="008B1A61"/>
    <w:rsid w:val="008B2D63"/>
    <w:rsid w:val="008B2F33"/>
    <w:rsid w:val="008B3E9B"/>
    <w:rsid w:val="008B6C5F"/>
    <w:rsid w:val="00903E87"/>
    <w:rsid w:val="009075C2"/>
    <w:rsid w:val="00924E52"/>
    <w:rsid w:val="0092598D"/>
    <w:rsid w:val="00930E3C"/>
    <w:rsid w:val="00937A0F"/>
    <w:rsid w:val="00944051"/>
    <w:rsid w:val="009446D8"/>
    <w:rsid w:val="00945F5B"/>
    <w:rsid w:val="00955275"/>
    <w:rsid w:val="00963B2F"/>
    <w:rsid w:val="0096536A"/>
    <w:rsid w:val="00966B8E"/>
    <w:rsid w:val="009722D9"/>
    <w:rsid w:val="00974F03"/>
    <w:rsid w:val="00985AA9"/>
    <w:rsid w:val="009953C2"/>
    <w:rsid w:val="009A4F6F"/>
    <w:rsid w:val="009A6633"/>
    <w:rsid w:val="009C0B43"/>
    <w:rsid w:val="009C14E2"/>
    <w:rsid w:val="009C38AC"/>
    <w:rsid w:val="009C47BA"/>
    <w:rsid w:val="009C5060"/>
    <w:rsid w:val="009C6669"/>
    <w:rsid w:val="009C7ACD"/>
    <w:rsid w:val="009D243B"/>
    <w:rsid w:val="009D77AE"/>
    <w:rsid w:val="009E32D5"/>
    <w:rsid w:val="009F3EFB"/>
    <w:rsid w:val="00A00D02"/>
    <w:rsid w:val="00A02260"/>
    <w:rsid w:val="00A11414"/>
    <w:rsid w:val="00A17D80"/>
    <w:rsid w:val="00A25E03"/>
    <w:rsid w:val="00A30BE9"/>
    <w:rsid w:val="00A32146"/>
    <w:rsid w:val="00A37067"/>
    <w:rsid w:val="00A37965"/>
    <w:rsid w:val="00A45806"/>
    <w:rsid w:val="00A466BA"/>
    <w:rsid w:val="00A52AEE"/>
    <w:rsid w:val="00A53A16"/>
    <w:rsid w:val="00A54195"/>
    <w:rsid w:val="00A6353E"/>
    <w:rsid w:val="00A7281B"/>
    <w:rsid w:val="00A73C42"/>
    <w:rsid w:val="00A7750D"/>
    <w:rsid w:val="00A94AFB"/>
    <w:rsid w:val="00AA15C8"/>
    <w:rsid w:val="00AA5B76"/>
    <w:rsid w:val="00AA67AA"/>
    <w:rsid w:val="00AB62BF"/>
    <w:rsid w:val="00AC3954"/>
    <w:rsid w:val="00AC46CD"/>
    <w:rsid w:val="00AD24AF"/>
    <w:rsid w:val="00AD342A"/>
    <w:rsid w:val="00AE1A65"/>
    <w:rsid w:val="00AF18AC"/>
    <w:rsid w:val="00AF24E2"/>
    <w:rsid w:val="00B02AB4"/>
    <w:rsid w:val="00B03EBA"/>
    <w:rsid w:val="00B041D2"/>
    <w:rsid w:val="00B05EEF"/>
    <w:rsid w:val="00B23B12"/>
    <w:rsid w:val="00B243AC"/>
    <w:rsid w:val="00B334DB"/>
    <w:rsid w:val="00B36ADE"/>
    <w:rsid w:val="00B41398"/>
    <w:rsid w:val="00B4206C"/>
    <w:rsid w:val="00B4291E"/>
    <w:rsid w:val="00B44D09"/>
    <w:rsid w:val="00B46668"/>
    <w:rsid w:val="00B646DC"/>
    <w:rsid w:val="00B6585D"/>
    <w:rsid w:val="00B65AFE"/>
    <w:rsid w:val="00B74AF0"/>
    <w:rsid w:val="00B762AC"/>
    <w:rsid w:val="00B83BBF"/>
    <w:rsid w:val="00B86338"/>
    <w:rsid w:val="00B8741D"/>
    <w:rsid w:val="00B90B2E"/>
    <w:rsid w:val="00BA7EA3"/>
    <w:rsid w:val="00BB2C93"/>
    <w:rsid w:val="00BC50C5"/>
    <w:rsid w:val="00BC783E"/>
    <w:rsid w:val="00BD2028"/>
    <w:rsid w:val="00BE5A20"/>
    <w:rsid w:val="00BE7448"/>
    <w:rsid w:val="00C02CDA"/>
    <w:rsid w:val="00C069E4"/>
    <w:rsid w:val="00C24C51"/>
    <w:rsid w:val="00C25511"/>
    <w:rsid w:val="00C3068E"/>
    <w:rsid w:val="00C30B3D"/>
    <w:rsid w:val="00C46C2B"/>
    <w:rsid w:val="00C627A4"/>
    <w:rsid w:val="00C6364A"/>
    <w:rsid w:val="00C744F7"/>
    <w:rsid w:val="00C84C04"/>
    <w:rsid w:val="00C85977"/>
    <w:rsid w:val="00C934DE"/>
    <w:rsid w:val="00C97CE4"/>
    <w:rsid w:val="00CA48B8"/>
    <w:rsid w:val="00CA70A1"/>
    <w:rsid w:val="00CB13A3"/>
    <w:rsid w:val="00CB1F82"/>
    <w:rsid w:val="00CC7BC3"/>
    <w:rsid w:val="00CE3EA3"/>
    <w:rsid w:val="00CE6DCC"/>
    <w:rsid w:val="00CF0F3D"/>
    <w:rsid w:val="00D030D1"/>
    <w:rsid w:val="00D059A9"/>
    <w:rsid w:val="00D1739F"/>
    <w:rsid w:val="00D246CB"/>
    <w:rsid w:val="00D41D27"/>
    <w:rsid w:val="00D425EB"/>
    <w:rsid w:val="00D430AF"/>
    <w:rsid w:val="00D43BD9"/>
    <w:rsid w:val="00D441C4"/>
    <w:rsid w:val="00D45D42"/>
    <w:rsid w:val="00D527EA"/>
    <w:rsid w:val="00D53A25"/>
    <w:rsid w:val="00D5650C"/>
    <w:rsid w:val="00D61B78"/>
    <w:rsid w:val="00D63B6E"/>
    <w:rsid w:val="00D728B7"/>
    <w:rsid w:val="00D861B6"/>
    <w:rsid w:val="00D91E55"/>
    <w:rsid w:val="00D91F46"/>
    <w:rsid w:val="00D92650"/>
    <w:rsid w:val="00D9371E"/>
    <w:rsid w:val="00DA1768"/>
    <w:rsid w:val="00DA1AED"/>
    <w:rsid w:val="00DA2642"/>
    <w:rsid w:val="00DA4E87"/>
    <w:rsid w:val="00DB3CA5"/>
    <w:rsid w:val="00DB5B83"/>
    <w:rsid w:val="00DC0E54"/>
    <w:rsid w:val="00DC1445"/>
    <w:rsid w:val="00DC4308"/>
    <w:rsid w:val="00DC7733"/>
    <w:rsid w:val="00DD18F7"/>
    <w:rsid w:val="00DE0DD8"/>
    <w:rsid w:val="00DE4EED"/>
    <w:rsid w:val="00DF322F"/>
    <w:rsid w:val="00DF66C7"/>
    <w:rsid w:val="00E0358F"/>
    <w:rsid w:val="00E06E4B"/>
    <w:rsid w:val="00E17107"/>
    <w:rsid w:val="00E2735B"/>
    <w:rsid w:val="00E307E1"/>
    <w:rsid w:val="00E3354A"/>
    <w:rsid w:val="00E4473A"/>
    <w:rsid w:val="00E46E97"/>
    <w:rsid w:val="00E47A26"/>
    <w:rsid w:val="00E54013"/>
    <w:rsid w:val="00E709FB"/>
    <w:rsid w:val="00E77C42"/>
    <w:rsid w:val="00E81D2B"/>
    <w:rsid w:val="00E859B4"/>
    <w:rsid w:val="00E9010E"/>
    <w:rsid w:val="00E91DE4"/>
    <w:rsid w:val="00E92D6A"/>
    <w:rsid w:val="00EA0B8F"/>
    <w:rsid w:val="00EA0C70"/>
    <w:rsid w:val="00EA3AF8"/>
    <w:rsid w:val="00EB0492"/>
    <w:rsid w:val="00EC4645"/>
    <w:rsid w:val="00EC647D"/>
    <w:rsid w:val="00EE062B"/>
    <w:rsid w:val="00EE08E8"/>
    <w:rsid w:val="00EE4725"/>
    <w:rsid w:val="00F13088"/>
    <w:rsid w:val="00F260D2"/>
    <w:rsid w:val="00F30157"/>
    <w:rsid w:val="00F41746"/>
    <w:rsid w:val="00F446BD"/>
    <w:rsid w:val="00F45697"/>
    <w:rsid w:val="00F54118"/>
    <w:rsid w:val="00F547F9"/>
    <w:rsid w:val="00F631B0"/>
    <w:rsid w:val="00F6606D"/>
    <w:rsid w:val="00F70F12"/>
    <w:rsid w:val="00F76A5F"/>
    <w:rsid w:val="00F81AFE"/>
    <w:rsid w:val="00F9245E"/>
    <w:rsid w:val="00F96626"/>
    <w:rsid w:val="00FA4C59"/>
    <w:rsid w:val="00FD631B"/>
    <w:rsid w:val="00FE133B"/>
    <w:rsid w:val="00FF56F7"/>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7965"/>
    <w:pPr>
      <w:shd w:val="clear" w:color="auto" w:fill="FFFFFF"/>
      <w:spacing w:after="8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A37965"/>
    <w:pPr>
      <w:keepNext/>
      <w:keepLines/>
      <w:numPr>
        <w:numId w:val="4"/>
      </w:numPr>
      <w:spacing w:after="0"/>
      <w:ind w:left="714" w:hanging="357"/>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A37965"/>
    <w:pPr>
      <w:keepNext/>
      <w:keepLines/>
      <w:numPr>
        <w:ilvl w:val="1"/>
        <w:numId w:val="4"/>
      </w:numPr>
      <w:spacing w:after="0"/>
      <w:ind w:left="1077"/>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A37965"/>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A37965"/>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33D42"/>
    <w:pPr>
      <w:spacing w:after="200" w:line="240" w:lineRule="auto"/>
    </w:pPr>
    <w:rPr>
      <w:i/>
      <w:iCs/>
      <w:color w:val="44546A" w:themeColor="text2"/>
      <w:sz w:val="18"/>
      <w:szCs w:val="18"/>
    </w:rPr>
  </w:style>
  <w:style w:type="paragraph" w:styleId="Funotentext">
    <w:name w:val="footnote text"/>
    <w:basedOn w:val="Standard"/>
    <w:link w:val="FunotentextZchn"/>
    <w:uiPriority w:val="99"/>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 w:type="paragraph" w:styleId="KeinLeerraum">
    <w:name w:val="No Spacing"/>
    <w:uiPriority w:val="1"/>
    <w:qFormat/>
    <w:rsid w:val="0001285C"/>
    <w:pPr>
      <w:shd w:val="clear" w:color="auto" w:fill="FFFFFF"/>
      <w:jc w:val="both"/>
    </w:pPr>
    <w:rPr>
      <w:rFonts w:ascii="Open Sans" w:eastAsia="Times New Roman" w:hAnsi="Open Sans" w:cs="Open Sans"/>
      <w:color w:val="333333"/>
      <w:lang w:val="en-US"/>
    </w:rPr>
  </w:style>
  <w:style w:type="table" w:styleId="Gitternetztabelle7farbigAkzent1">
    <w:name w:val="Grid Table 7 Colorful Accent 1"/>
    <w:basedOn w:val="NormaleTabelle"/>
    <w:uiPriority w:val="52"/>
    <w:rsid w:val="009953C2"/>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7farbig">
    <w:name w:val="Grid Table 7 Colorful"/>
    <w:basedOn w:val="NormaleTabelle"/>
    <w:uiPriority w:val="52"/>
    <w:rsid w:val="00D91F4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6farbigAkzent6">
    <w:name w:val="Grid Table 6 Colorful Accent 6"/>
    <w:basedOn w:val="NormaleTabelle"/>
    <w:uiPriority w:val="51"/>
    <w:rsid w:val="00D91F46"/>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EinfacheTabelle3">
    <w:name w:val="Plain Table 3"/>
    <w:basedOn w:val="NormaleTabelle"/>
    <w:uiPriority w:val="43"/>
    <w:rsid w:val="00D91F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7farbigAkzent2">
    <w:name w:val="Grid Table 7 Colorful Accent 2"/>
    <w:basedOn w:val="NormaleTabelle"/>
    <w:uiPriority w:val="52"/>
    <w:rsid w:val="00D91F46"/>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6farbigAkzent5">
    <w:name w:val="Grid Table 6 Colorful Accent 5"/>
    <w:basedOn w:val="NormaleTabelle"/>
    <w:uiPriority w:val="51"/>
    <w:rsid w:val="00D91F46"/>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2Akzent1">
    <w:name w:val="Grid Table 2 Accent 1"/>
    <w:basedOn w:val="NormaleTabelle"/>
    <w:uiPriority w:val="47"/>
    <w:rsid w:val="00D91F4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2">
    <w:name w:val="Grid Table 2"/>
    <w:basedOn w:val="NormaleTabelle"/>
    <w:uiPriority w:val="47"/>
    <w:rsid w:val="00D91F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7farbigAkzent1">
    <w:name w:val="List Table 7 Colorful Accent 1"/>
    <w:basedOn w:val="NormaleTabelle"/>
    <w:uiPriority w:val="52"/>
    <w:rsid w:val="005667E3"/>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260339259">
      <w:bodyDiv w:val="1"/>
      <w:marLeft w:val="0"/>
      <w:marRight w:val="0"/>
      <w:marTop w:val="0"/>
      <w:marBottom w:val="0"/>
      <w:divBdr>
        <w:top w:val="none" w:sz="0" w:space="0" w:color="auto"/>
        <w:left w:val="none" w:sz="0" w:space="0" w:color="auto"/>
        <w:bottom w:val="none" w:sz="0" w:space="0" w:color="auto"/>
        <w:right w:val="none" w:sz="0" w:space="0" w:color="auto"/>
      </w:divBdr>
      <w:divsChild>
        <w:div w:id="1956209921">
          <w:marLeft w:val="0"/>
          <w:marRight w:val="0"/>
          <w:marTop w:val="0"/>
          <w:marBottom w:val="0"/>
          <w:divBdr>
            <w:top w:val="none" w:sz="0" w:space="0" w:color="auto"/>
            <w:left w:val="none" w:sz="0" w:space="0" w:color="auto"/>
            <w:bottom w:val="none" w:sz="0" w:space="0" w:color="auto"/>
            <w:right w:val="none" w:sz="0" w:space="0" w:color="auto"/>
          </w:divBdr>
          <w:divsChild>
            <w:div w:id="863711482">
              <w:marLeft w:val="0"/>
              <w:marRight w:val="0"/>
              <w:marTop w:val="0"/>
              <w:marBottom w:val="0"/>
              <w:divBdr>
                <w:top w:val="none" w:sz="0" w:space="0" w:color="auto"/>
                <w:left w:val="none" w:sz="0" w:space="0" w:color="auto"/>
                <w:bottom w:val="none" w:sz="0" w:space="0" w:color="auto"/>
                <w:right w:val="none" w:sz="0" w:space="0" w:color="auto"/>
              </w:divBdr>
              <w:divsChild>
                <w:div w:id="4726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9777</Words>
  <Characters>187596</Characters>
  <Application>Microsoft Office Word</Application>
  <DocSecurity>0</DocSecurity>
  <Lines>1563</Lines>
  <Paragraphs>4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295</cp:revision>
  <dcterms:created xsi:type="dcterms:W3CDTF">2021-11-02T20:33:00Z</dcterms:created>
  <dcterms:modified xsi:type="dcterms:W3CDTF">2021-11-2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U2k1xyD"/&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